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  <w:r>
        <w:t>The Gift of Fire</w:t>
      </w:r>
    </w:p>
    <w:p w:rsidR="004226FA" w:rsidRDefault="004226FA" w:rsidP="007416A1">
      <w:pPr>
        <w:tabs>
          <w:tab w:val="left" w:pos="4320"/>
          <w:tab w:val="center" w:pos="4680"/>
        </w:tabs>
        <w:spacing w:line="480" w:lineRule="auto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  <w:r>
        <w:t>Student's Name</w:t>
      </w:r>
    </w:p>
    <w:p w:rsidR="004226FA" w:rsidRDefault="004226FA" w:rsidP="007416A1">
      <w:pPr>
        <w:spacing w:line="480" w:lineRule="auto"/>
        <w:jc w:val="center"/>
      </w:pPr>
      <w:r>
        <w:t>Institutional Affiliation</w:t>
      </w:r>
    </w:p>
    <w:p w:rsidR="004226FA" w:rsidRDefault="004226FA" w:rsidP="007416A1">
      <w:pPr>
        <w:spacing w:line="480" w:lineRule="auto"/>
        <w:jc w:val="center"/>
      </w:pPr>
      <w:r>
        <w:t>Course Name and Number</w:t>
      </w:r>
    </w:p>
    <w:p w:rsidR="004226FA" w:rsidRDefault="004226FA" w:rsidP="007416A1">
      <w:pPr>
        <w:spacing w:line="480" w:lineRule="auto"/>
        <w:jc w:val="center"/>
      </w:pPr>
      <w:r>
        <w:t>Instructor's Name</w:t>
      </w:r>
    </w:p>
    <w:p w:rsidR="004226FA" w:rsidRDefault="004226FA" w:rsidP="007416A1">
      <w:pPr>
        <w:spacing w:line="480" w:lineRule="auto"/>
        <w:jc w:val="center"/>
      </w:pPr>
      <w:r>
        <w:t>Assignment Due Date</w:t>
      </w: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</w:pPr>
    </w:p>
    <w:p w:rsidR="007416A1" w:rsidRDefault="007416A1" w:rsidP="007416A1">
      <w:pPr>
        <w:spacing w:line="480" w:lineRule="auto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4226FA" w:rsidRDefault="004226FA" w:rsidP="007416A1">
      <w:pPr>
        <w:spacing w:line="480" w:lineRule="auto"/>
        <w:jc w:val="center"/>
      </w:pPr>
    </w:p>
    <w:p w:rsidR="005B5738" w:rsidRDefault="00D91B43" w:rsidP="007416A1">
      <w:pPr>
        <w:spacing w:line="480" w:lineRule="auto"/>
        <w:jc w:val="center"/>
      </w:pPr>
      <w:r>
        <w:lastRenderedPageBreak/>
        <w:t>The Gift of Fire</w:t>
      </w:r>
    </w:p>
    <w:p w:rsidR="003B39AB" w:rsidRDefault="00542B6A" w:rsidP="007416A1">
      <w:pPr>
        <w:spacing w:line="480" w:lineRule="auto"/>
        <w:ind w:firstLine="720"/>
      </w:pPr>
      <w:r>
        <w:t>In</w:t>
      </w:r>
      <w:r w:rsidR="004F009D">
        <w:t xml:space="preserve"> </w:t>
      </w:r>
      <w:r w:rsidR="00CE3FCE" w:rsidRPr="00542B6A">
        <w:rPr>
          <w:i/>
        </w:rPr>
        <w:t>The</w:t>
      </w:r>
      <w:r w:rsidR="004F009D">
        <w:rPr>
          <w:i/>
        </w:rPr>
        <w:t xml:space="preserve"> </w:t>
      </w:r>
      <w:r w:rsidR="00CE3FCE" w:rsidRPr="00542B6A">
        <w:rPr>
          <w:i/>
        </w:rPr>
        <w:t>Gift</w:t>
      </w:r>
      <w:r w:rsidR="004F009D">
        <w:rPr>
          <w:i/>
        </w:rPr>
        <w:t xml:space="preserve"> </w:t>
      </w:r>
      <w:r w:rsidRPr="00542B6A">
        <w:rPr>
          <w:i/>
        </w:rPr>
        <w:t>of</w:t>
      </w:r>
      <w:r w:rsidR="004F009D">
        <w:rPr>
          <w:i/>
        </w:rPr>
        <w:t xml:space="preserve"> </w:t>
      </w:r>
      <w:r w:rsidRPr="00542B6A">
        <w:rPr>
          <w:i/>
        </w:rPr>
        <w:t>Fire</w:t>
      </w:r>
      <w:r w:rsidR="00CE3FCE">
        <w:rPr>
          <w:i/>
        </w:rPr>
        <w:t>’s</w:t>
      </w:r>
      <w:r>
        <w:t>,</w:t>
      </w:r>
      <w:r w:rsidR="004F009D">
        <w:t xml:space="preserve"> </w:t>
      </w:r>
      <w:r w:rsidR="00CE3FCE">
        <w:t>chapter</w:t>
      </w:r>
      <w:r w:rsidR="004F009D">
        <w:t xml:space="preserve"> </w:t>
      </w:r>
      <w:r w:rsidR="00CE3FCE">
        <w:t>one,</w:t>
      </w:r>
      <w:r w:rsidR="004F009D">
        <w:t xml:space="preserve"> </w:t>
      </w:r>
      <w:proofErr w:type="spellStart"/>
      <w:r w:rsidR="00CE3FCE">
        <w:t>Baase</w:t>
      </w:r>
      <w:proofErr w:type="spellEnd"/>
      <w:r w:rsidR="004F009D">
        <w:t xml:space="preserve"> </w:t>
      </w:r>
      <w:r w:rsidR="00082368">
        <w:t>outlines</w:t>
      </w:r>
      <w:r w:rsidR="004F009D">
        <w:t xml:space="preserve"> </w:t>
      </w:r>
      <w:r w:rsidR="00082368">
        <w:t>technological</w:t>
      </w:r>
      <w:r w:rsidR="004F009D">
        <w:t xml:space="preserve"> </w:t>
      </w:r>
      <w:r w:rsidR="00082368">
        <w:t>innovation</w:t>
      </w:r>
      <w:r w:rsidR="004F009D">
        <w:t xml:space="preserve"> </w:t>
      </w:r>
      <w:r w:rsidR="00082368">
        <w:t>as</w:t>
      </w:r>
      <w:r w:rsidR="004F009D">
        <w:t xml:space="preserve"> </w:t>
      </w:r>
      <w:r w:rsidR="00082368">
        <w:t>the</w:t>
      </w:r>
      <w:r w:rsidR="004F009D">
        <w:t xml:space="preserve"> </w:t>
      </w:r>
      <w:r w:rsidR="00082368">
        <w:t>major</w:t>
      </w:r>
      <w:r w:rsidR="004F009D">
        <w:t xml:space="preserve"> </w:t>
      </w:r>
      <w:r w:rsidR="008F6D06">
        <w:t>pace</w:t>
      </w:r>
      <w:r w:rsidR="004F009D">
        <w:t xml:space="preserve"> </w:t>
      </w:r>
      <w:r w:rsidR="008F6D06">
        <w:t>of</w:t>
      </w:r>
      <w:r w:rsidR="004F009D">
        <w:t xml:space="preserve"> </w:t>
      </w:r>
      <w:r w:rsidR="008F6D06">
        <w:t>change</w:t>
      </w:r>
      <w:r w:rsidR="004F009D">
        <w:t xml:space="preserve"> </w:t>
      </w:r>
      <w:r w:rsidR="00792A82">
        <w:t>that</w:t>
      </w:r>
      <w:r w:rsidR="004F009D">
        <w:t xml:space="preserve"> </w:t>
      </w:r>
      <w:r w:rsidR="00792A82">
        <w:t>continues</w:t>
      </w:r>
      <w:r w:rsidR="004F009D">
        <w:t xml:space="preserve"> </w:t>
      </w:r>
      <w:r w:rsidR="00792A82">
        <w:t>to</w:t>
      </w:r>
      <w:r w:rsidR="004F009D">
        <w:t xml:space="preserve"> </w:t>
      </w:r>
      <w:r w:rsidR="00792A82">
        <w:t>affect</w:t>
      </w:r>
      <w:r w:rsidR="004F009D">
        <w:t xml:space="preserve"> </w:t>
      </w:r>
      <w:r w:rsidR="00792A82">
        <w:t>economic</w:t>
      </w:r>
      <w:r w:rsidR="004F009D">
        <w:t xml:space="preserve"> </w:t>
      </w:r>
      <w:r w:rsidR="00792A82">
        <w:t>social</w:t>
      </w:r>
      <w:r w:rsidR="004F009D">
        <w:t xml:space="preserve"> </w:t>
      </w:r>
      <w:r w:rsidR="00792A82">
        <w:t>and</w:t>
      </w:r>
      <w:r w:rsidR="004F009D">
        <w:t xml:space="preserve"> </w:t>
      </w:r>
      <w:r w:rsidR="00792A82">
        <w:t>legal</w:t>
      </w:r>
      <w:r w:rsidR="004F009D">
        <w:t xml:space="preserve"> </w:t>
      </w:r>
      <w:r w:rsidR="00792A82">
        <w:t>frameworks</w:t>
      </w:r>
      <w:r w:rsidR="004F009D">
        <w:t xml:space="preserve"> </w:t>
      </w:r>
      <w:r w:rsidR="00792A82">
        <w:t>in</w:t>
      </w:r>
      <w:r w:rsidR="004F009D">
        <w:t xml:space="preserve"> </w:t>
      </w:r>
      <w:r w:rsidR="00792A82">
        <w:t>society.</w:t>
      </w:r>
      <w:r w:rsidR="004F009D">
        <w:t xml:space="preserve"> </w:t>
      </w:r>
      <w:r w:rsidR="00986AD2">
        <w:t>Although</w:t>
      </w:r>
      <w:r w:rsidR="004F009D">
        <w:t xml:space="preserve"> </w:t>
      </w:r>
      <w:r w:rsidR="00986AD2">
        <w:t>technological</w:t>
      </w:r>
      <w:r w:rsidR="004F009D">
        <w:t xml:space="preserve"> </w:t>
      </w:r>
      <w:r w:rsidR="00986AD2">
        <w:t>advancement</w:t>
      </w:r>
      <w:r w:rsidR="004F009D">
        <w:t xml:space="preserve"> </w:t>
      </w:r>
      <w:r w:rsidR="001B271F">
        <w:t>in</w:t>
      </w:r>
      <w:r w:rsidR="004F009D">
        <w:t xml:space="preserve"> </w:t>
      </w:r>
      <w:r w:rsidR="001B271F">
        <w:t>the</w:t>
      </w:r>
      <w:r w:rsidR="004F009D">
        <w:t xml:space="preserve"> </w:t>
      </w:r>
      <w:r w:rsidR="001B271F">
        <w:t>contemporary</w:t>
      </w:r>
      <w:r w:rsidR="004F009D">
        <w:t xml:space="preserve"> </w:t>
      </w:r>
      <w:r w:rsidR="001B271F">
        <w:t>era</w:t>
      </w:r>
      <w:r w:rsidR="004F009D">
        <w:t xml:space="preserve"> </w:t>
      </w:r>
      <w:r w:rsidR="00BC0547">
        <w:t>seems</w:t>
      </w:r>
      <w:r w:rsidR="004F009D">
        <w:t xml:space="preserve"> </w:t>
      </w:r>
      <w:r w:rsidR="00BC0547">
        <w:t>to</w:t>
      </w:r>
      <w:r w:rsidR="004F009D">
        <w:t xml:space="preserve"> </w:t>
      </w:r>
      <w:r w:rsidR="00BC0547">
        <w:t>have</w:t>
      </w:r>
      <w:r w:rsidR="004F009D">
        <w:t xml:space="preserve"> </w:t>
      </w:r>
      <w:r w:rsidR="00BC0547">
        <w:t>shortened,</w:t>
      </w:r>
      <w:r w:rsidR="004F009D">
        <w:t xml:space="preserve"> </w:t>
      </w:r>
      <w:r w:rsidR="00986AD2">
        <w:t>eased,</w:t>
      </w:r>
      <w:r w:rsidR="004F009D">
        <w:t xml:space="preserve"> </w:t>
      </w:r>
      <w:r w:rsidR="00BC0547">
        <w:t>and</w:t>
      </w:r>
      <w:r w:rsidR="004F009D">
        <w:t xml:space="preserve"> </w:t>
      </w:r>
      <w:r w:rsidR="00986AD2">
        <w:t>reduced</w:t>
      </w:r>
      <w:r w:rsidR="004F009D">
        <w:t xml:space="preserve"> </w:t>
      </w:r>
      <w:r w:rsidR="00BC0547">
        <w:t>the</w:t>
      </w:r>
      <w:r w:rsidR="004F009D">
        <w:t xml:space="preserve"> </w:t>
      </w:r>
      <w:r w:rsidR="00BC0547">
        <w:t>times</w:t>
      </w:r>
      <w:r w:rsidR="004F009D">
        <w:t xml:space="preserve"> </w:t>
      </w:r>
      <w:r w:rsidR="00BC0547">
        <w:t>needed</w:t>
      </w:r>
      <w:r w:rsidR="004F009D">
        <w:t xml:space="preserve"> </w:t>
      </w:r>
      <w:r w:rsidR="00BC0547">
        <w:t>to</w:t>
      </w:r>
      <w:r w:rsidR="004F009D">
        <w:t xml:space="preserve"> </w:t>
      </w:r>
      <w:r w:rsidR="00BC0547">
        <w:t>handle</w:t>
      </w:r>
      <w:r w:rsidR="004F009D">
        <w:t xml:space="preserve"> </w:t>
      </w:r>
      <w:r w:rsidR="00BC0547">
        <w:t>a</w:t>
      </w:r>
      <w:r w:rsidR="004F009D">
        <w:t xml:space="preserve"> </w:t>
      </w:r>
      <w:r w:rsidR="00BC0547">
        <w:t>given</w:t>
      </w:r>
      <w:r w:rsidR="004F009D">
        <w:t xml:space="preserve"> </w:t>
      </w:r>
      <w:r w:rsidR="00BC0547">
        <w:t>task,</w:t>
      </w:r>
      <w:r w:rsidR="004F009D">
        <w:t xml:space="preserve"> </w:t>
      </w:r>
      <w:r w:rsidR="00BC0547">
        <w:t>the</w:t>
      </w:r>
      <w:r w:rsidR="004F009D">
        <w:t xml:space="preserve"> </w:t>
      </w:r>
      <w:r w:rsidR="00BC0547">
        <w:t>unnoticed</w:t>
      </w:r>
      <w:r w:rsidR="004F009D">
        <w:t xml:space="preserve"> </w:t>
      </w:r>
      <w:r w:rsidR="00A455C7">
        <w:t>social</w:t>
      </w:r>
      <w:r w:rsidR="00CE3FCE">
        <w:t>,</w:t>
      </w:r>
      <w:r w:rsidR="004F009D">
        <w:t xml:space="preserve"> </w:t>
      </w:r>
      <w:r w:rsidR="00CE3FCE">
        <w:t>economic</w:t>
      </w:r>
      <w:r w:rsidR="00A455C7">
        <w:t>,</w:t>
      </w:r>
      <w:r w:rsidR="004F009D">
        <w:t xml:space="preserve"> </w:t>
      </w:r>
      <w:r w:rsidR="00986AD2">
        <w:t>and</w:t>
      </w:r>
      <w:r w:rsidR="004F009D">
        <w:t xml:space="preserve"> </w:t>
      </w:r>
      <w:r w:rsidR="00986AD2">
        <w:t>legal</w:t>
      </w:r>
      <w:r w:rsidR="004F009D">
        <w:t xml:space="preserve"> </w:t>
      </w:r>
      <w:r w:rsidR="00986AD2">
        <w:t>costs</w:t>
      </w:r>
      <w:r w:rsidR="004F009D">
        <w:t xml:space="preserve"> </w:t>
      </w:r>
      <w:r w:rsidR="00986AD2">
        <w:t>aligned</w:t>
      </w:r>
      <w:r w:rsidR="004F009D">
        <w:t xml:space="preserve"> </w:t>
      </w:r>
      <w:r w:rsidR="00986AD2">
        <w:t>to</w:t>
      </w:r>
      <w:r w:rsidR="004F009D">
        <w:t xml:space="preserve"> </w:t>
      </w:r>
      <w:r w:rsidR="00986AD2">
        <w:t>these</w:t>
      </w:r>
      <w:r w:rsidR="004F009D">
        <w:t xml:space="preserve"> </w:t>
      </w:r>
      <w:r w:rsidR="00986AD2">
        <w:t>changes</w:t>
      </w:r>
      <w:r w:rsidR="004F009D">
        <w:t xml:space="preserve"> </w:t>
      </w:r>
      <w:r w:rsidR="00986AD2">
        <w:t>are</w:t>
      </w:r>
      <w:r w:rsidR="004F009D">
        <w:t xml:space="preserve"> </w:t>
      </w:r>
      <w:r w:rsidR="00986AD2">
        <w:t>a</w:t>
      </w:r>
      <w:r w:rsidR="004F009D">
        <w:t xml:space="preserve"> </w:t>
      </w:r>
      <w:r w:rsidR="00986AD2">
        <w:t>great</w:t>
      </w:r>
      <w:r w:rsidR="004F009D">
        <w:t xml:space="preserve"> </w:t>
      </w:r>
      <w:r w:rsidR="00986AD2">
        <w:t>concern</w:t>
      </w:r>
      <w:r w:rsidR="004F009D">
        <w:t xml:space="preserve"> </w:t>
      </w:r>
      <w:r w:rsidR="00986AD2">
        <w:t>to</w:t>
      </w:r>
      <w:r w:rsidR="004F009D">
        <w:t xml:space="preserve"> </w:t>
      </w:r>
      <w:r w:rsidR="00986AD2">
        <w:t>the</w:t>
      </w:r>
      <w:r w:rsidR="004F009D">
        <w:t xml:space="preserve"> </w:t>
      </w:r>
      <w:r w:rsidR="00986AD2">
        <w:t>human</w:t>
      </w:r>
      <w:r w:rsidR="004F009D">
        <w:t xml:space="preserve"> </w:t>
      </w:r>
      <w:r w:rsidR="00986AD2">
        <w:t>survival.</w:t>
      </w:r>
      <w:r w:rsidR="004F009D">
        <w:t xml:space="preserve"> </w:t>
      </w:r>
      <w:r w:rsidR="005701DD">
        <w:t>Technological</w:t>
      </w:r>
      <w:r w:rsidR="004F009D">
        <w:t xml:space="preserve"> </w:t>
      </w:r>
      <w:r w:rsidR="00144F1F">
        <w:t>companies</w:t>
      </w:r>
      <w:r w:rsidR="004F009D">
        <w:t xml:space="preserve"> </w:t>
      </w:r>
      <w:r w:rsidR="00144F1F">
        <w:t>continuously</w:t>
      </w:r>
      <w:r w:rsidR="004F009D">
        <w:t xml:space="preserve"> </w:t>
      </w:r>
      <w:r w:rsidR="005701DD">
        <w:t>develop</w:t>
      </w:r>
      <w:r w:rsidR="004F009D">
        <w:t xml:space="preserve"> </w:t>
      </w:r>
      <w:r w:rsidR="005701DD">
        <w:t>new</w:t>
      </w:r>
      <w:r w:rsidR="004F009D">
        <w:t xml:space="preserve"> </w:t>
      </w:r>
      <w:r w:rsidR="007402F7">
        <w:t>and</w:t>
      </w:r>
      <w:r w:rsidR="004F009D">
        <w:t xml:space="preserve"> </w:t>
      </w:r>
      <w:r w:rsidR="007402F7">
        <w:t>innovative</w:t>
      </w:r>
      <w:r w:rsidR="004F009D">
        <w:t xml:space="preserve"> </w:t>
      </w:r>
      <w:r w:rsidR="007402F7">
        <w:t>ways</w:t>
      </w:r>
      <w:r w:rsidR="004F009D">
        <w:t xml:space="preserve"> </w:t>
      </w:r>
      <w:r w:rsidR="007402F7">
        <w:t>of</w:t>
      </w:r>
      <w:r w:rsidR="004F009D">
        <w:t xml:space="preserve"> </w:t>
      </w:r>
      <w:r w:rsidR="007402F7">
        <w:t>handling</w:t>
      </w:r>
      <w:r w:rsidR="004F009D">
        <w:t xml:space="preserve"> </w:t>
      </w:r>
      <w:r w:rsidR="007402F7">
        <w:t>issues</w:t>
      </w:r>
      <w:r w:rsidR="004F009D">
        <w:t xml:space="preserve"> </w:t>
      </w:r>
      <w:r w:rsidR="007402F7">
        <w:t>every</w:t>
      </w:r>
      <w:r w:rsidR="004F009D">
        <w:t xml:space="preserve"> </w:t>
      </w:r>
      <w:r w:rsidR="007402F7">
        <w:t>day</w:t>
      </w:r>
      <w:r w:rsidR="004F009D">
        <w:t xml:space="preserve"> </w:t>
      </w:r>
      <w:r w:rsidR="007402F7">
        <w:t>to</w:t>
      </w:r>
      <w:r w:rsidR="004F009D">
        <w:t xml:space="preserve"> </w:t>
      </w:r>
      <w:r w:rsidR="007402F7">
        <w:t>enhance</w:t>
      </w:r>
      <w:r w:rsidR="004F009D">
        <w:t xml:space="preserve"> </w:t>
      </w:r>
      <w:r w:rsidR="007402F7">
        <w:t>performance</w:t>
      </w:r>
      <w:r w:rsidR="004F009D">
        <w:t xml:space="preserve"> </w:t>
      </w:r>
      <w:r w:rsidR="007402F7">
        <w:t>and</w:t>
      </w:r>
      <w:r w:rsidR="004F009D">
        <w:t xml:space="preserve"> </w:t>
      </w:r>
      <w:r w:rsidR="007402F7">
        <w:t>improve</w:t>
      </w:r>
      <w:r w:rsidR="004F009D">
        <w:t xml:space="preserve"> </w:t>
      </w:r>
      <w:r w:rsidR="007402F7">
        <w:t>prod</w:t>
      </w:r>
      <w:r w:rsidR="00144F1F">
        <w:t>uctivity</w:t>
      </w:r>
      <w:r w:rsidR="004F009D">
        <w:t xml:space="preserve"> </w:t>
      </w:r>
      <w:r w:rsidR="00144F1F">
        <w:t>without</w:t>
      </w:r>
      <w:r w:rsidR="004F009D">
        <w:t xml:space="preserve"> </w:t>
      </w:r>
      <w:r w:rsidR="00144F1F">
        <w:t>having</w:t>
      </w:r>
      <w:r w:rsidR="004F009D">
        <w:t xml:space="preserve"> </w:t>
      </w:r>
      <w:r w:rsidR="00144F1F">
        <w:t>keen</w:t>
      </w:r>
      <w:r w:rsidR="004F009D">
        <w:t xml:space="preserve"> </w:t>
      </w:r>
      <w:r w:rsidR="005701DD">
        <w:t>concern</w:t>
      </w:r>
      <w:r w:rsidR="004F009D">
        <w:t xml:space="preserve"> </w:t>
      </w:r>
      <w:r w:rsidR="005701DD">
        <w:t>on</w:t>
      </w:r>
      <w:r w:rsidR="004F009D">
        <w:t xml:space="preserve"> </w:t>
      </w:r>
      <w:r w:rsidR="005701DD">
        <w:t>the</w:t>
      </w:r>
      <w:r w:rsidR="004F009D">
        <w:t xml:space="preserve"> </w:t>
      </w:r>
      <w:r w:rsidR="005701DD">
        <w:t>social</w:t>
      </w:r>
      <w:r w:rsidR="004F009D">
        <w:t xml:space="preserve"> </w:t>
      </w:r>
      <w:r w:rsidR="005701DD">
        <w:t>economic</w:t>
      </w:r>
      <w:r w:rsidR="004F009D">
        <w:t xml:space="preserve"> </w:t>
      </w:r>
      <w:r w:rsidR="005701DD">
        <w:t>and</w:t>
      </w:r>
      <w:r w:rsidR="004F009D">
        <w:t xml:space="preserve"> </w:t>
      </w:r>
      <w:r w:rsidR="005701DD">
        <w:t>legal</w:t>
      </w:r>
      <w:r w:rsidR="004F009D">
        <w:t xml:space="preserve"> </w:t>
      </w:r>
      <w:r w:rsidR="005701DD">
        <w:t>implications</w:t>
      </w:r>
      <w:r w:rsidR="004F009D">
        <w:t xml:space="preserve"> </w:t>
      </w:r>
      <w:r w:rsidR="005701DD">
        <w:t>associated</w:t>
      </w:r>
      <w:r w:rsidR="004F009D">
        <w:t xml:space="preserve"> </w:t>
      </w:r>
      <w:r w:rsidR="005701DD">
        <w:t>with</w:t>
      </w:r>
      <w:r w:rsidR="004F009D">
        <w:t xml:space="preserve"> </w:t>
      </w:r>
      <w:r w:rsidR="005701DD">
        <w:t>any</w:t>
      </w:r>
      <w:r w:rsidR="004F009D">
        <w:t xml:space="preserve"> </w:t>
      </w:r>
      <w:r w:rsidR="005701DD">
        <w:t>given</w:t>
      </w:r>
      <w:r w:rsidR="004F009D">
        <w:t xml:space="preserve"> </w:t>
      </w:r>
      <w:r w:rsidR="005701DD">
        <w:t>changes.</w:t>
      </w:r>
      <w:r w:rsidR="004F009D">
        <w:t xml:space="preserve"> </w:t>
      </w:r>
      <w:r w:rsidR="009C1FE3">
        <w:t>The</w:t>
      </w:r>
      <w:r w:rsidR="004F009D">
        <w:t xml:space="preserve"> </w:t>
      </w:r>
      <w:r w:rsidR="003B39AB">
        <w:t>book’s</w:t>
      </w:r>
      <w:r w:rsidR="004F009D">
        <w:t xml:space="preserve"> </w:t>
      </w:r>
      <w:r w:rsidR="003B39AB">
        <w:t>chapter</w:t>
      </w:r>
      <w:r w:rsidR="004F009D">
        <w:t xml:space="preserve"> </w:t>
      </w:r>
      <w:r w:rsidR="009C1FE3">
        <w:t>one</w:t>
      </w:r>
      <w:r w:rsidR="004F009D">
        <w:t xml:space="preserve"> </w:t>
      </w:r>
      <w:r w:rsidR="003B39AB">
        <w:t>demonstrates</w:t>
      </w:r>
      <w:r w:rsidR="004F009D">
        <w:t xml:space="preserve"> </w:t>
      </w:r>
      <w:r w:rsidR="009C1FE3">
        <w:t>what</w:t>
      </w:r>
      <w:r w:rsidR="004F009D">
        <w:t xml:space="preserve"> </w:t>
      </w:r>
      <w:r w:rsidR="009C1FE3">
        <w:t>the</w:t>
      </w:r>
      <w:r w:rsidR="004F009D">
        <w:t xml:space="preserve"> </w:t>
      </w:r>
      <w:r w:rsidR="009C1FE3">
        <w:t>change</w:t>
      </w:r>
      <w:r w:rsidR="004F009D">
        <w:t xml:space="preserve"> </w:t>
      </w:r>
      <w:r w:rsidR="009C1FE3">
        <w:t>is</w:t>
      </w:r>
      <w:r w:rsidR="004F009D">
        <w:t xml:space="preserve"> </w:t>
      </w:r>
      <w:r w:rsidR="009C1FE3">
        <w:t>and</w:t>
      </w:r>
      <w:r w:rsidR="004F009D">
        <w:t xml:space="preserve"> </w:t>
      </w:r>
      <w:r w:rsidR="009C1FE3">
        <w:t>how</w:t>
      </w:r>
      <w:r w:rsidR="004F009D">
        <w:t xml:space="preserve"> </w:t>
      </w:r>
      <w:r w:rsidR="009C1FE3">
        <w:t>it</w:t>
      </w:r>
      <w:r w:rsidR="004F009D">
        <w:t xml:space="preserve"> </w:t>
      </w:r>
      <w:r w:rsidR="009C1FE3">
        <w:t>will</w:t>
      </w:r>
      <w:r w:rsidR="004F009D">
        <w:t xml:space="preserve"> </w:t>
      </w:r>
      <w:r w:rsidR="009C1FE3">
        <w:t>affect</w:t>
      </w:r>
      <w:r w:rsidR="004F009D">
        <w:t xml:space="preserve"> </w:t>
      </w:r>
      <w:r w:rsidR="009C1FE3">
        <w:t>the</w:t>
      </w:r>
      <w:r w:rsidR="004F009D">
        <w:t xml:space="preserve"> </w:t>
      </w:r>
      <w:r w:rsidR="003B39AB">
        <w:t>society</w:t>
      </w:r>
      <w:r w:rsidR="004F009D">
        <w:t xml:space="preserve"> </w:t>
      </w:r>
      <w:r w:rsidR="009C1FE3">
        <w:t>in</w:t>
      </w:r>
      <w:r w:rsidR="004F009D">
        <w:t xml:space="preserve"> </w:t>
      </w:r>
      <w:r w:rsidR="009C1FE3">
        <w:t>ten</w:t>
      </w:r>
      <w:r w:rsidR="004F009D">
        <w:t xml:space="preserve"> </w:t>
      </w:r>
      <w:r w:rsidR="009C1FE3">
        <w:t>years</w:t>
      </w:r>
      <w:r w:rsidR="004F009D">
        <w:t xml:space="preserve"> </w:t>
      </w:r>
      <w:r w:rsidR="00D237D2">
        <w:t>while</w:t>
      </w:r>
      <w:r w:rsidR="004F009D">
        <w:t xml:space="preserve"> </w:t>
      </w:r>
      <w:r w:rsidR="00D237D2">
        <w:t>having</w:t>
      </w:r>
      <w:r w:rsidR="004F009D">
        <w:t xml:space="preserve"> </w:t>
      </w:r>
      <w:r w:rsidR="00D237D2">
        <w:t>a</w:t>
      </w:r>
      <w:r w:rsidR="004F009D">
        <w:t xml:space="preserve"> </w:t>
      </w:r>
      <w:r w:rsidR="003B39AB">
        <w:t>particular</w:t>
      </w:r>
      <w:r w:rsidR="004F009D">
        <w:t xml:space="preserve"> </w:t>
      </w:r>
      <w:r w:rsidR="00D237D2">
        <w:t>attention</w:t>
      </w:r>
      <w:r w:rsidR="004F009D">
        <w:t xml:space="preserve"> </w:t>
      </w:r>
      <w:r w:rsidR="00D237D2">
        <w:t>at</w:t>
      </w:r>
      <w:r w:rsidR="004F009D">
        <w:t xml:space="preserve"> </w:t>
      </w:r>
      <w:r w:rsidR="00D237D2">
        <w:t>ethical</w:t>
      </w:r>
      <w:r w:rsidR="004F009D">
        <w:t xml:space="preserve"> </w:t>
      </w:r>
      <w:r w:rsidR="00D237D2">
        <w:t>implications</w:t>
      </w:r>
      <w:r w:rsidR="004F009D">
        <w:t xml:space="preserve"> </w:t>
      </w:r>
      <w:r w:rsidR="00D237D2">
        <w:t>based</w:t>
      </w:r>
      <w:r w:rsidR="004F009D">
        <w:t xml:space="preserve"> </w:t>
      </w:r>
      <w:r w:rsidR="00D237D2">
        <w:t>on</w:t>
      </w:r>
      <w:r w:rsidR="004F009D">
        <w:t xml:space="preserve"> </w:t>
      </w:r>
      <w:r w:rsidR="00D237D2">
        <w:t>utilitarianism</w:t>
      </w:r>
      <w:r w:rsidR="004F009D">
        <w:t xml:space="preserve"> </w:t>
      </w:r>
      <w:r w:rsidR="00D237D2">
        <w:t>and</w:t>
      </w:r>
      <w:r w:rsidR="004F009D">
        <w:t xml:space="preserve"> </w:t>
      </w:r>
      <w:r w:rsidR="00D237D2">
        <w:t>virtue</w:t>
      </w:r>
      <w:r w:rsidR="004F009D">
        <w:t xml:space="preserve"> </w:t>
      </w:r>
      <w:r w:rsidR="00D237D2">
        <w:t>of</w:t>
      </w:r>
      <w:r w:rsidR="004F009D">
        <w:t xml:space="preserve"> </w:t>
      </w:r>
      <w:r w:rsidR="00D237D2">
        <w:t>ethics</w:t>
      </w:r>
      <w:r w:rsidR="004F009D">
        <w:t xml:space="preserve"> </w:t>
      </w:r>
      <w:r w:rsidR="003B39AB">
        <w:t>concepts.</w:t>
      </w:r>
      <w:r w:rsidR="004F009D">
        <w:t xml:space="preserve"> </w:t>
      </w:r>
    </w:p>
    <w:p w:rsidR="001F333E" w:rsidRDefault="008E1894" w:rsidP="007416A1">
      <w:pPr>
        <w:spacing w:line="480" w:lineRule="auto"/>
        <w:ind w:firstLine="720"/>
      </w:pPr>
      <w:r>
        <w:t>Technological</w:t>
      </w:r>
      <w:r w:rsidR="004F009D">
        <w:t xml:space="preserve"> </w:t>
      </w:r>
      <w:r w:rsidR="000128B2">
        <w:t>innovation</w:t>
      </w:r>
      <w:r w:rsidR="004F009D">
        <w:t xml:space="preserve"> </w:t>
      </w:r>
      <w:r w:rsidR="000128B2">
        <w:t>stipulated</w:t>
      </w:r>
      <w:r w:rsidR="004F009D">
        <w:t xml:space="preserve"> </w:t>
      </w:r>
      <w:r>
        <w:t>by</w:t>
      </w:r>
      <w:r w:rsidR="004F009D">
        <w:t xml:space="preserve"> </w:t>
      </w:r>
      <w:r w:rsidR="000128B2">
        <w:t>almost</w:t>
      </w:r>
      <w:r w:rsidR="004F009D">
        <w:t xml:space="preserve"> </w:t>
      </w:r>
      <w:r>
        <w:t>every</w:t>
      </w:r>
      <w:r w:rsidR="004F009D">
        <w:t xml:space="preserve"> </w:t>
      </w:r>
      <w:r>
        <w:t>nation</w:t>
      </w:r>
      <w:r w:rsidR="004F009D">
        <w:t xml:space="preserve"> </w:t>
      </w:r>
      <w:r>
        <w:t>poses</w:t>
      </w:r>
      <w:r w:rsidR="004F009D">
        <w:t xml:space="preserve"> </w:t>
      </w:r>
      <w:r>
        <w:t>huge</w:t>
      </w:r>
      <w:r w:rsidR="004F009D">
        <w:t xml:space="preserve"> </w:t>
      </w:r>
      <w:r>
        <w:t>changes</w:t>
      </w:r>
      <w:r w:rsidR="004F009D">
        <w:t xml:space="preserve"> </w:t>
      </w:r>
      <w:r>
        <w:t>to</w:t>
      </w:r>
      <w:r w:rsidR="004F009D">
        <w:t xml:space="preserve"> </w:t>
      </w:r>
      <w:r>
        <w:t>the</w:t>
      </w:r>
      <w:r w:rsidR="004F009D">
        <w:t xml:space="preserve"> </w:t>
      </w:r>
      <w:r w:rsidR="000128B2">
        <w:t>environment</w:t>
      </w:r>
      <w:r w:rsidR="004F009D">
        <w:t xml:space="preserve"> </w:t>
      </w:r>
      <w:r>
        <w:t>and</w:t>
      </w:r>
      <w:r w:rsidR="004F009D">
        <w:t xml:space="preserve"> </w:t>
      </w:r>
      <w:r>
        <w:t>individual</w:t>
      </w:r>
      <w:r w:rsidR="004F009D">
        <w:t xml:space="preserve"> </w:t>
      </w:r>
      <w:r w:rsidR="000128B2">
        <w:t>lifestyles.</w:t>
      </w:r>
      <w:r w:rsidR="004F009D">
        <w:t xml:space="preserve"> </w:t>
      </w:r>
      <w:r w:rsidR="000128B2">
        <w:t>Pollution</w:t>
      </w:r>
      <w:r w:rsidR="004F009D">
        <w:t xml:space="preserve"> </w:t>
      </w:r>
      <w:r w:rsidR="000128B2">
        <w:t>stemming</w:t>
      </w:r>
      <w:r w:rsidR="004F009D">
        <w:t xml:space="preserve"> </w:t>
      </w:r>
      <w:r w:rsidR="000128B2">
        <w:t>from</w:t>
      </w:r>
      <w:r w:rsidR="004F009D">
        <w:t xml:space="preserve"> </w:t>
      </w:r>
      <w:r w:rsidR="000128B2">
        <w:t>technological</w:t>
      </w:r>
      <w:r w:rsidR="004F009D">
        <w:t xml:space="preserve"> </w:t>
      </w:r>
      <w:r w:rsidR="000128B2">
        <w:t>appliances</w:t>
      </w:r>
      <w:r w:rsidR="004F009D">
        <w:t xml:space="preserve"> </w:t>
      </w:r>
      <w:r w:rsidR="000128B2">
        <w:t>in</w:t>
      </w:r>
      <w:r w:rsidR="004F009D">
        <w:t xml:space="preserve"> </w:t>
      </w:r>
      <w:r w:rsidR="000128B2">
        <w:t>on</w:t>
      </w:r>
      <w:r w:rsidR="004F009D">
        <w:t xml:space="preserve"> </w:t>
      </w:r>
      <w:r w:rsidR="000128B2">
        <w:t>the</w:t>
      </w:r>
      <w:r w:rsidR="004F009D">
        <w:t xml:space="preserve"> </w:t>
      </w:r>
      <w:r w:rsidR="000128B2">
        <w:t>rise,</w:t>
      </w:r>
      <w:r w:rsidR="004F009D">
        <w:t xml:space="preserve"> </w:t>
      </w:r>
      <w:r w:rsidR="00AF4679">
        <w:t>and</w:t>
      </w:r>
      <w:r w:rsidR="004F009D">
        <w:t xml:space="preserve"> </w:t>
      </w:r>
      <w:r w:rsidR="00AF4679">
        <w:t>is</w:t>
      </w:r>
      <w:r w:rsidR="004F009D">
        <w:t xml:space="preserve"> </w:t>
      </w:r>
      <w:r w:rsidR="00AF4679">
        <w:t>likely</w:t>
      </w:r>
      <w:r w:rsidR="004F009D">
        <w:t xml:space="preserve"> </w:t>
      </w:r>
      <w:r w:rsidR="00AF4679">
        <w:t>to</w:t>
      </w:r>
      <w:r w:rsidR="004F009D">
        <w:t xml:space="preserve"> </w:t>
      </w:r>
      <w:r w:rsidR="00AF4679">
        <w:t>surpass</w:t>
      </w:r>
      <w:r w:rsidR="004F009D">
        <w:t xml:space="preserve"> </w:t>
      </w:r>
      <w:r w:rsidR="00AF4679">
        <w:t>the</w:t>
      </w:r>
      <w:r w:rsidR="004F009D">
        <w:t xml:space="preserve"> </w:t>
      </w:r>
      <w:r w:rsidR="007B2252">
        <w:t>un</w:t>
      </w:r>
      <w:r w:rsidR="00AF4679">
        <w:t>controllabl</w:t>
      </w:r>
      <w:r w:rsidR="007B2252">
        <w:t>e</w:t>
      </w:r>
      <w:r w:rsidR="004F009D">
        <w:t xml:space="preserve"> </w:t>
      </w:r>
      <w:r w:rsidR="007B2252">
        <w:t>capacities</w:t>
      </w:r>
      <w:r w:rsidR="004F009D">
        <w:t xml:space="preserve"> </w:t>
      </w:r>
      <w:r w:rsidR="007B2252">
        <w:t>if</w:t>
      </w:r>
      <w:r w:rsidR="004F009D">
        <w:t xml:space="preserve"> </w:t>
      </w:r>
      <w:r w:rsidR="007B2252">
        <w:t>states</w:t>
      </w:r>
      <w:r w:rsidR="004F009D">
        <w:t xml:space="preserve"> </w:t>
      </w:r>
      <w:r w:rsidR="007B2252">
        <w:t>fails</w:t>
      </w:r>
      <w:r w:rsidR="004F009D">
        <w:t xml:space="preserve"> </w:t>
      </w:r>
      <w:r w:rsidR="007B2252">
        <w:t>to</w:t>
      </w:r>
      <w:r w:rsidR="004F009D">
        <w:t xml:space="preserve"> </w:t>
      </w:r>
      <w:r w:rsidR="007B2252">
        <w:t>control</w:t>
      </w:r>
      <w:r w:rsidR="004F009D">
        <w:t xml:space="preserve"> </w:t>
      </w:r>
      <w:r w:rsidR="007B2252">
        <w:t>the</w:t>
      </w:r>
      <w:r w:rsidR="004F009D">
        <w:t xml:space="preserve"> </w:t>
      </w:r>
      <w:r w:rsidR="007B2252">
        <w:t>steady</w:t>
      </w:r>
      <w:r w:rsidR="004F009D">
        <w:t xml:space="preserve"> </w:t>
      </w:r>
      <w:r w:rsidR="007B2252">
        <w:t>and</w:t>
      </w:r>
      <w:r w:rsidR="004F009D">
        <w:t xml:space="preserve"> </w:t>
      </w:r>
      <w:r w:rsidR="007B2252">
        <w:t>rapid</w:t>
      </w:r>
      <w:r w:rsidR="004F009D">
        <w:t xml:space="preserve"> </w:t>
      </w:r>
      <w:r w:rsidR="002B3547">
        <w:t>manufacturing</w:t>
      </w:r>
      <w:r w:rsidR="004F009D">
        <w:t xml:space="preserve"> </w:t>
      </w:r>
      <w:r w:rsidR="002B3547">
        <w:t>and</w:t>
      </w:r>
      <w:r w:rsidR="004F009D">
        <w:t xml:space="preserve"> </w:t>
      </w:r>
      <w:r w:rsidR="002B3547">
        <w:t>processing</w:t>
      </w:r>
      <w:r w:rsidR="004F009D">
        <w:t xml:space="preserve"> </w:t>
      </w:r>
      <w:r w:rsidR="002B3547">
        <w:t>improvised</w:t>
      </w:r>
      <w:r w:rsidR="004F009D">
        <w:t xml:space="preserve"> </w:t>
      </w:r>
      <w:r w:rsidR="002B3547">
        <w:t>devices</w:t>
      </w:r>
      <w:r w:rsidR="002932DE">
        <w:t xml:space="preserve"> </w:t>
      </w:r>
      <w:r w:rsidR="002932DE">
        <w:fldChar w:fldCharType="begin"/>
      </w:r>
      <w:r w:rsidR="002932DE">
        <w:instrText xml:space="preserve"> ADDIN ZOTERO_ITEM CSL_CITATION {"citationID":"iObW9Kxw","properties":{"formattedCitation":"(Philippe, 2017)","plainCitation":"(Philippe, 2017)","noteIndex":0},"citationItems":[{"id":2,"uris":["http://zotero.org/users/local/KVTNX0Hr/items/R8MES5TJ"],"uri":["http://zotero.org/users/local/KVTNX0Hr/items/R8MES5TJ"],"itemData":{"id":2,"type":"book","publisher":"Scepter Publishers","source":"Google Scholar","title":"Fire &amp; Light: Learning to Receive the Gift Of God","title-short":"Fire &amp; Light","author":[{"family":"Philippe","given":"Jacques"}],"issued":{"date-parts":[["2017"]]}}}],"schema":"https://github.com/citation-style-language/schema/raw/master/csl-citation.json"} </w:instrText>
      </w:r>
      <w:r w:rsidR="002932DE">
        <w:fldChar w:fldCharType="separate"/>
      </w:r>
      <w:r w:rsidR="002932DE" w:rsidRPr="002932DE">
        <w:t>(Philippe, 2017)</w:t>
      </w:r>
      <w:r w:rsidR="002932DE">
        <w:fldChar w:fldCharType="end"/>
      </w:r>
      <w:r w:rsidR="002B3547">
        <w:t>.</w:t>
      </w:r>
      <w:r w:rsidR="004F009D">
        <w:t xml:space="preserve"> </w:t>
      </w:r>
      <w:r w:rsidR="00BF7531">
        <w:t>Notably,</w:t>
      </w:r>
      <w:r w:rsidR="004F009D">
        <w:t xml:space="preserve"> </w:t>
      </w:r>
      <w:r w:rsidR="004E7645">
        <w:t>technological</w:t>
      </w:r>
      <w:r w:rsidR="004F009D">
        <w:t xml:space="preserve"> </w:t>
      </w:r>
      <w:r w:rsidR="004E7645">
        <w:t>appliances</w:t>
      </w:r>
      <w:r w:rsidR="004F009D">
        <w:t xml:space="preserve"> </w:t>
      </w:r>
      <w:r w:rsidR="004E7645">
        <w:t>and</w:t>
      </w:r>
      <w:r w:rsidR="004F009D">
        <w:t xml:space="preserve"> </w:t>
      </w:r>
      <w:r w:rsidR="004E7645">
        <w:t>devices</w:t>
      </w:r>
      <w:r w:rsidR="004F009D">
        <w:t xml:space="preserve"> </w:t>
      </w:r>
      <w:r w:rsidR="004E7645">
        <w:t>including</w:t>
      </w:r>
      <w:r w:rsidR="004F009D">
        <w:t xml:space="preserve"> </w:t>
      </w:r>
      <w:r w:rsidR="004E7645">
        <w:t>but</w:t>
      </w:r>
      <w:r w:rsidR="004F009D">
        <w:t xml:space="preserve"> </w:t>
      </w:r>
      <w:r w:rsidR="004E7645">
        <w:t>not</w:t>
      </w:r>
      <w:r w:rsidR="004F009D">
        <w:t xml:space="preserve"> </w:t>
      </w:r>
      <w:r w:rsidR="004E7645">
        <w:t>limited</w:t>
      </w:r>
      <w:r w:rsidR="004F009D">
        <w:t xml:space="preserve"> </w:t>
      </w:r>
      <w:r w:rsidR="004E7645">
        <w:t>to</w:t>
      </w:r>
      <w:r w:rsidR="004F009D">
        <w:t xml:space="preserve"> </w:t>
      </w:r>
      <w:r w:rsidR="00BF7531">
        <w:t>self-driven</w:t>
      </w:r>
      <w:r w:rsidR="004F009D">
        <w:t xml:space="preserve"> </w:t>
      </w:r>
      <w:r w:rsidR="004E7645">
        <w:t>electrical</w:t>
      </w:r>
      <w:r w:rsidR="004F009D">
        <w:t xml:space="preserve"> </w:t>
      </w:r>
      <w:r w:rsidR="00BF7531">
        <w:t>cars,</w:t>
      </w:r>
      <w:r w:rsidR="004F009D">
        <w:t xml:space="preserve"> </w:t>
      </w:r>
      <w:r w:rsidR="00BF7531">
        <w:t>microwaves,</w:t>
      </w:r>
      <w:r w:rsidR="004F009D">
        <w:t xml:space="preserve"> </w:t>
      </w:r>
      <w:r w:rsidR="004E7645">
        <w:t>and</w:t>
      </w:r>
      <w:r w:rsidR="004F009D">
        <w:t xml:space="preserve"> </w:t>
      </w:r>
      <w:r w:rsidR="00B007FA">
        <w:t>smartphones</w:t>
      </w:r>
      <w:r w:rsidR="004F009D">
        <w:t xml:space="preserve"> </w:t>
      </w:r>
      <w:r w:rsidR="00B007FA">
        <w:t>are</w:t>
      </w:r>
      <w:r w:rsidR="004F009D">
        <w:t xml:space="preserve"> </w:t>
      </w:r>
      <w:r w:rsidR="00B007FA">
        <w:t>produced</w:t>
      </w:r>
      <w:r w:rsidR="004F009D">
        <w:t xml:space="preserve"> </w:t>
      </w:r>
      <w:r w:rsidR="00B007FA">
        <w:t>in</w:t>
      </w:r>
      <w:r w:rsidR="004F009D">
        <w:t xml:space="preserve"> </w:t>
      </w:r>
      <w:r w:rsidR="00B007FA">
        <w:t>millions</w:t>
      </w:r>
      <w:r w:rsidR="004F009D">
        <w:t xml:space="preserve"> </w:t>
      </w:r>
      <w:r w:rsidR="00B007FA">
        <w:t>and</w:t>
      </w:r>
      <w:r w:rsidR="004F009D">
        <w:t xml:space="preserve"> </w:t>
      </w:r>
      <w:r w:rsidR="00B007FA">
        <w:t>the</w:t>
      </w:r>
      <w:r w:rsidR="004F009D">
        <w:t xml:space="preserve"> </w:t>
      </w:r>
      <w:r w:rsidR="00B007FA">
        <w:t>waste</w:t>
      </w:r>
      <w:r w:rsidR="004F009D">
        <w:t xml:space="preserve"> </w:t>
      </w:r>
      <w:r w:rsidR="00B007FA">
        <w:t>matter</w:t>
      </w:r>
      <w:r w:rsidR="004F009D">
        <w:t xml:space="preserve"> </w:t>
      </w:r>
      <w:r w:rsidR="00B007FA">
        <w:t>arising</w:t>
      </w:r>
      <w:r w:rsidR="004F009D">
        <w:t xml:space="preserve"> </w:t>
      </w:r>
      <w:r w:rsidR="00B007FA">
        <w:t>from</w:t>
      </w:r>
      <w:r w:rsidR="004F009D">
        <w:t xml:space="preserve"> </w:t>
      </w:r>
      <w:r w:rsidR="00B007FA">
        <w:t>these</w:t>
      </w:r>
      <w:r w:rsidR="004F009D">
        <w:t xml:space="preserve"> </w:t>
      </w:r>
      <w:r w:rsidR="00B007FA">
        <w:t>devices</w:t>
      </w:r>
      <w:r w:rsidR="004F009D">
        <w:t xml:space="preserve"> </w:t>
      </w:r>
      <w:r w:rsidR="00B007FA">
        <w:t>are</w:t>
      </w:r>
      <w:r w:rsidR="004F009D">
        <w:t xml:space="preserve"> </w:t>
      </w:r>
      <w:r w:rsidR="00B007FA">
        <w:t>dumped</w:t>
      </w:r>
      <w:r w:rsidR="004F009D">
        <w:t xml:space="preserve"> </w:t>
      </w:r>
      <w:r w:rsidR="00B007FA">
        <w:t>in</w:t>
      </w:r>
      <w:r w:rsidR="004F009D">
        <w:t xml:space="preserve"> </w:t>
      </w:r>
      <w:r w:rsidR="00B007FA">
        <w:t>water</w:t>
      </w:r>
      <w:r w:rsidR="004F009D">
        <w:t xml:space="preserve"> </w:t>
      </w:r>
      <w:r w:rsidR="00B007FA">
        <w:t>bodies</w:t>
      </w:r>
      <w:r w:rsidR="004F009D">
        <w:t xml:space="preserve"> </w:t>
      </w:r>
      <w:r w:rsidR="00B007FA">
        <w:t>and</w:t>
      </w:r>
      <w:r w:rsidR="004F009D">
        <w:t xml:space="preserve"> </w:t>
      </w:r>
      <w:r w:rsidR="00B007FA">
        <w:t>land,</w:t>
      </w:r>
      <w:r w:rsidR="004F009D">
        <w:t xml:space="preserve"> </w:t>
      </w:r>
      <w:r w:rsidR="00730E6B">
        <w:t>causing</w:t>
      </w:r>
      <w:r w:rsidR="004F009D">
        <w:t xml:space="preserve"> </w:t>
      </w:r>
      <w:r w:rsidR="005A001D">
        <w:t>water</w:t>
      </w:r>
      <w:r w:rsidR="004F009D">
        <w:t xml:space="preserve"> </w:t>
      </w:r>
      <w:r w:rsidR="005A001D">
        <w:t>and</w:t>
      </w:r>
      <w:r w:rsidR="004F009D">
        <w:t xml:space="preserve"> </w:t>
      </w:r>
      <w:r w:rsidR="005A001D">
        <w:t>land</w:t>
      </w:r>
      <w:r w:rsidR="004F009D">
        <w:t xml:space="preserve"> </w:t>
      </w:r>
      <w:r w:rsidR="005A001D">
        <w:t>pollution.</w:t>
      </w:r>
      <w:r w:rsidR="004F009D">
        <w:t xml:space="preserve"> </w:t>
      </w:r>
      <w:r w:rsidR="005A001D">
        <w:t>Besides,</w:t>
      </w:r>
      <w:r w:rsidR="004F009D">
        <w:t xml:space="preserve"> </w:t>
      </w:r>
      <w:r w:rsidR="00F705FE">
        <w:t>technologies</w:t>
      </w:r>
      <w:r w:rsidR="004F009D">
        <w:t xml:space="preserve"> </w:t>
      </w:r>
      <w:r w:rsidR="00F705FE">
        <w:t>pose</w:t>
      </w:r>
      <w:r w:rsidR="004F009D">
        <w:t xml:space="preserve"> </w:t>
      </w:r>
      <w:r w:rsidR="00F705FE">
        <w:t>significant</w:t>
      </w:r>
      <w:r w:rsidR="004F009D">
        <w:t xml:space="preserve"> </w:t>
      </w:r>
      <w:r w:rsidR="00F705FE">
        <w:t>consequences</w:t>
      </w:r>
      <w:r w:rsidR="004F009D">
        <w:t xml:space="preserve"> </w:t>
      </w:r>
      <w:r w:rsidR="00F705FE">
        <w:t>to</w:t>
      </w:r>
      <w:r w:rsidR="004F009D">
        <w:t xml:space="preserve"> </w:t>
      </w:r>
      <w:r w:rsidR="00F705FE">
        <w:t>personal</w:t>
      </w:r>
      <w:r w:rsidR="004F009D">
        <w:t xml:space="preserve"> </w:t>
      </w:r>
      <w:r w:rsidR="00F705FE">
        <w:t>privacy.</w:t>
      </w:r>
      <w:r w:rsidR="004F009D">
        <w:t xml:space="preserve"> </w:t>
      </w:r>
      <w:r w:rsidR="00F705FE">
        <w:t>For</w:t>
      </w:r>
      <w:r w:rsidR="004F009D">
        <w:t xml:space="preserve"> </w:t>
      </w:r>
      <w:r w:rsidR="00146E26">
        <w:t>instance,</w:t>
      </w:r>
      <w:r w:rsidR="004F009D">
        <w:t xml:space="preserve"> </w:t>
      </w:r>
      <w:r w:rsidR="00146E26">
        <w:t>intruding</w:t>
      </w:r>
      <w:r w:rsidR="004F009D">
        <w:t xml:space="preserve"> </w:t>
      </w:r>
      <w:r w:rsidR="00881174">
        <w:t>and</w:t>
      </w:r>
      <w:r w:rsidR="004F009D">
        <w:t xml:space="preserve"> </w:t>
      </w:r>
      <w:r w:rsidR="00881174">
        <w:t>hacking</w:t>
      </w:r>
      <w:r w:rsidR="004F009D">
        <w:t xml:space="preserve"> </w:t>
      </w:r>
      <w:r w:rsidR="00146E26">
        <w:t>private</w:t>
      </w:r>
      <w:r w:rsidR="004F009D">
        <w:t xml:space="preserve"> </w:t>
      </w:r>
      <w:r w:rsidR="00146E26">
        <w:t>and</w:t>
      </w:r>
      <w:r w:rsidR="004F009D">
        <w:t xml:space="preserve"> </w:t>
      </w:r>
      <w:r w:rsidR="00146E26">
        <w:t>sensitive</w:t>
      </w:r>
      <w:r w:rsidR="004F009D">
        <w:t xml:space="preserve"> </w:t>
      </w:r>
      <w:r w:rsidR="00146E26">
        <w:t>individual</w:t>
      </w:r>
      <w:r w:rsidR="004F009D">
        <w:t xml:space="preserve"> </w:t>
      </w:r>
      <w:r w:rsidR="00146E26">
        <w:t>data</w:t>
      </w:r>
      <w:r w:rsidR="004F009D">
        <w:t xml:space="preserve"> </w:t>
      </w:r>
      <w:r w:rsidR="00E353B3">
        <w:t>and</w:t>
      </w:r>
      <w:r w:rsidR="004F009D">
        <w:t xml:space="preserve"> </w:t>
      </w:r>
      <w:r w:rsidR="00E353B3">
        <w:t>siphoning</w:t>
      </w:r>
      <w:r w:rsidR="004F009D">
        <w:t xml:space="preserve"> </w:t>
      </w:r>
      <w:r w:rsidR="00881174">
        <w:t>financial</w:t>
      </w:r>
      <w:r w:rsidR="004F009D">
        <w:t xml:space="preserve"> </w:t>
      </w:r>
      <w:r w:rsidR="00881174">
        <w:t>resources</w:t>
      </w:r>
      <w:r w:rsidR="004F009D">
        <w:t xml:space="preserve"> </w:t>
      </w:r>
      <w:r w:rsidR="00881174">
        <w:t>has</w:t>
      </w:r>
      <w:r w:rsidR="004F009D">
        <w:t xml:space="preserve"> </w:t>
      </w:r>
      <w:r w:rsidR="00E353B3">
        <w:t>been</w:t>
      </w:r>
      <w:r w:rsidR="004F009D">
        <w:t xml:space="preserve"> </w:t>
      </w:r>
      <w:r w:rsidR="00E353B3">
        <w:t>on</w:t>
      </w:r>
      <w:r w:rsidR="004F009D">
        <w:t xml:space="preserve"> </w:t>
      </w:r>
      <w:r w:rsidR="00E353B3">
        <w:t>the</w:t>
      </w:r>
      <w:r w:rsidR="004F009D">
        <w:t xml:space="preserve"> </w:t>
      </w:r>
      <w:r w:rsidR="00E353B3">
        <w:t>rise</w:t>
      </w:r>
      <w:r w:rsidR="004F009D">
        <w:t xml:space="preserve"> </w:t>
      </w:r>
      <w:r w:rsidR="00E353B3">
        <w:t>due</w:t>
      </w:r>
      <w:r w:rsidR="004F009D">
        <w:t xml:space="preserve"> </w:t>
      </w:r>
      <w:r w:rsidR="00E353B3">
        <w:t>to</w:t>
      </w:r>
      <w:r w:rsidR="004F009D">
        <w:t xml:space="preserve"> </w:t>
      </w:r>
      <w:r w:rsidR="000170C2">
        <w:t>sporadic</w:t>
      </w:r>
      <w:r w:rsidR="004F009D">
        <w:t xml:space="preserve"> </w:t>
      </w:r>
      <w:r w:rsidR="000170C2">
        <w:t>widespread</w:t>
      </w:r>
      <w:r w:rsidR="004F009D">
        <w:t xml:space="preserve"> </w:t>
      </w:r>
      <w:r w:rsidR="000170C2">
        <w:t>and</w:t>
      </w:r>
      <w:r w:rsidR="004F009D">
        <w:t xml:space="preserve"> </w:t>
      </w:r>
      <w:r w:rsidR="000170C2">
        <w:t>free</w:t>
      </w:r>
      <w:r w:rsidR="004F009D">
        <w:t xml:space="preserve"> </w:t>
      </w:r>
      <w:r w:rsidR="000170C2">
        <w:t>access</w:t>
      </w:r>
      <w:r w:rsidR="004F009D">
        <w:t xml:space="preserve"> </w:t>
      </w:r>
      <w:r w:rsidR="000170C2">
        <w:t>to</w:t>
      </w:r>
      <w:r w:rsidR="004F009D">
        <w:t xml:space="preserve"> </w:t>
      </w:r>
      <w:r w:rsidR="000170C2">
        <w:t>hacking</w:t>
      </w:r>
      <w:r w:rsidR="004F009D">
        <w:t xml:space="preserve"> </w:t>
      </w:r>
      <w:r w:rsidR="000170C2">
        <w:t>prosecutes.</w:t>
      </w:r>
      <w:r w:rsidR="004F009D">
        <w:t xml:space="preserve"> </w:t>
      </w:r>
      <w:r w:rsidR="000170C2">
        <w:t>Thus,</w:t>
      </w:r>
      <w:r w:rsidR="004F009D">
        <w:t xml:space="preserve"> </w:t>
      </w:r>
      <w:r w:rsidR="009C36A5">
        <w:t>pollution</w:t>
      </w:r>
      <w:r w:rsidR="004F009D">
        <w:t xml:space="preserve"> </w:t>
      </w:r>
      <w:r w:rsidR="009C36A5">
        <w:t>and</w:t>
      </w:r>
      <w:r w:rsidR="004F009D">
        <w:t xml:space="preserve"> </w:t>
      </w:r>
      <w:r w:rsidR="009C36A5">
        <w:t>loss</w:t>
      </w:r>
      <w:r w:rsidR="004F009D">
        <w:t xml:space="preserve"> </w:t>
      </w:r>
      <w:r w:rsidR="009C36A5">
        <w:t>of</w:t>
      </w:r>
      <w:r w:rsidR="004F009D">
        <w:t xml:space="preserve"> </w:t>
      </w:r>
      <w:r w:rsidR="009C36A5">
        <w:t>private</w:t>
      </w:r>
      <w:r w:rsidR="004F009D">
        <w:t xml:space="preserve"> </w:t>
      </w:r>
      <w:r w:rsidR="009C36A5">
        <w:t>data</w:t>
      </w:r>
      <w:r w:rsidR="004F009D">
        <w:t xml:space="preserve"> </w:t>
      </w:r>
      <w:r w:rsidR="009C36A5">
        <w:t>comprise</w:t>
      </w:r>
      <w:r w:rsidR="004F009D">
        <w:t xml:space="preserve"> </w:t>
      </w:r>
      <w:r w:rsidR="009C36A5">
        <w:t>the</w:t>
      </w:r>
      <w:r w:rsidR="004F009D">
        <w:t xml:space="preserve"> </w:t>
      </w:r>
      <w:r w:rsidR="009C36A5">
        <w:t>major</w:t>
      </w:r>
      <w:r w:rsidR="004F009D">
        <w:t xml:space="preserve"> </w:t>
      </w:r>
      <w:r w:rsidR="009C36A5">
        <w:t>consequences</w:t>
      </w:r>
      <w:r w:rsidR="004F009D">
        <w:t xml:space="preserve"> </w:t>
      </w:r>
      <w:r w:rsidR="009C36A5">
        <w:t>that</w:t>
      </w:r>
      <w:r w:rsidR="004F009D">
        <w:t xml:space="preserve"> </w:t>
      </w:r>
      <w:r w:rsidR="009C36A5">
        <w:t>stem</w:t>
      </w:r>
      <w:r w:rsidR="004F009D">
        <w:t xml:space="preserve"> </w:t>
      </w:r>
      <w:r w:rsidR="009C36A5">
        <w:t>from</w:t>
      </w:r>
      <w:r w:rsidR="004F009D">
        <w:t xml:space="preserve"> </w:t>
      </w:r>
      <w:r w:rsidR="00B2104D">
        <w:t>technological</w:t>
      </w:r>
      <w:r w:rsidR="004F009D">
        <w:t xml:space="preserve"> </w:t>
      </w:r>
      <w:r w:rsidR="00B2104D">
        <w:t>innovation</w:t>
      </w:r>
      <w:r w:rsidR="004F009D">
        <w:t xml:space="preserve"> </w:t>
      </w:r>
      <w:r w:rsidR="00B2104D">
        <w:t>in</w:t>
      </w:r>
      <w:r w:rsidR="004F009D">
        <w:t xml:space="preserve"> </w:t>
      </w:r>
      <w:r w:rsidR="00B2104D">
        <w:t>the</w:t>
      </w:r>
      <w:r w:rsidR="004F009D">
        <w:t xml:space="preserve"> </w:t>
      </w:r>
      <w:r w:rsidR="00B2104D">
        <w:t>current</w:t>
      </w:r>
      <w:r w:rsidR="004F009D">
        <w:t xml:space="preserve"> </w:t>
      </w:r>
      <w:r w:rsidR="00B2104D">
        <w:t>era.</w:t>
      </w:r>
    </w:p>
    <w:p w:rsidR="0077285E" w:rsidRDefault="001F333E" w:rsidP="007416A1">
      <w:pPr>
        <w:spacing w:line="480" w:lineRule="auto"/>
        <w:ind w:firstLine="720"/>
      </w:pPr>
      <w:r>
        <w:lastRenderedPageBreak/>
        <w:t>The</w:t>
      </w:r>
      <w:r w:rsidR="004F009D">
        <w:t xml:space="preserve"> </w:t>
      </w:r>
      <w:r>
        <w:t>ethical</w:t>
      </w:r>
      <w:r w:rsidR="004F009D">
        <w:t xml:space="preserve"> </w:t>
      </w:r>
      <w:r w:rsidR="00721B68">
        <w:t>implications</w:t>
      </w:r>
      <w:r w:rsidR="004F009D">
        <w:t xml:space="preserve"> </w:t>
      </w:r>
      <w:r w:rsidR="00721B68">
        <w:t>of</w:t>
      </w:r>
      <w:r w:rsidR="004F009D">
        <w:t xml:space="preserve"> </w:t>
      </w:r>
      <w:r w:rsidR="00721B68">
        <w:t>change</w:t>
      </w:r>
      <w:r w:rsidR="004F009D">
        <w:t xml:space="preserve"> </w:t>
      </w:r>
      <w:r w:rsidR="00721B68">
        <w:t>based</w:t>
      </w:r>
      <w:r w:rsidR="004F009D">
        <w:t xml:space="preserve"> </w:t>
      </w:r>
      <w:r w:rsidR="00721B68">
        <w:t>on</w:t>
      </w:r>
      <w:r w:rsidR="004F009D">
        <w:t xml:space="preserve"> </w:t>
      </w:r>
      <w:r w:rsidR="00721B68">
        <w:t>utilitarianism</w:t>
      </w:r>
      <w:r w:rsidR="004F009D">
        <w:t xml:space="preserve"> </w:t>
      </w:r>
      <w:r w:rsidR="00721B68">
        <w:t>concept</w:t>
      </w:r>
      <w:r w:rsidR="004F009D">
        <w:t xml:space="preserve"> </w:t>
      </w:r>
      <w:proofErr w:type="gramStart"/>
      <w:r w:rsidR="00721B68">
        <w:t>are</w:t>
      </w:r>
      <w:r w:rsidR="004F009D">
        <w:t xml:space="preserve"> </w:t>
      </w:r>
      <w:r w:rsidR="004D5081">
        <w:t>vested</w:t>
      </w:r>
      <w:proofErr w:type="gramEnd"/>
      <w:r w:rsidR="004F009D">
        <w:t xml:space="preserve"> </w:t>
      </w:r>
      <w:r w:rsidR="004D5081">
        <w:t>on</w:t>
      </w:r>
      <w:r w:rsidR="004F009D">
        <w:t xml:space="preserve"> </w:t>
      </w:r>
      <w:r w:rsidR="004D5081">
        <w:t>the</w:t>
      </w:r>
      <w:r w:rsidR="004F009D">
        <w:t xml:space="preserve"> </w:t>
      </w:r>
      <w:r w:rsidR="004D5081">
        <w:t>view</w:t>
      </w:r>
      <w:r w:rsidR="004F009D">
        <w:t xml:space="preserve"> </w:t>
      </w:r>
      <w:r w:rsidR="004D5081">
        <w:t>that</w:t>
      </w:r>
      <w:r w:rsidR="004F009D">
        <w:t xml:space="preserve"> </w:t>
      </w:r>
      <w:r w:rsidR="0067250E">
        <w:t>many</w:t>
      </w:r>
      <w:r w:rsidR="004F009D">
        <w:t xml:space="preserve"> </w:t>
      </w:r>
      <w:r w:rsidR="0067250E">
        <w:t>individuals</w:t>
      </w:r>
      <w:r w:rsidR="004F009D">
        <w:t xml:space="preserve"> </w:t>
      </w:r>
      <w:r w:rsidR="0067250E">
        <w:t>suffer</w:t>
      </w:r>
      <w:r w:rsidR="004F009D">
        <w:t xml:space="preserve"> </w:t>
      </w:r>
      <w:r w:rsidR="0067250E">
        <w:t>from</w:t>
      </w:r>
      <w:r w:rsidR="004F009D">
        <w:t xml:space="preserve"> </w:t>
      </w:r>
      <w:r w:rsidR="0067250E">
        <w:t>the</w:t>
      </w:r>
      <w:r w:rsidR="004F009D">
        <w:t xml:space="preserve"> </w:t>
      </w:r>
      <w:r w:rsidR="0067250E">
        <w:t>technological</w:t>
      </w:r>
      <w:r w:rsidR="004F009D">
        <w:t xml:space="preserve"> </w:t>
      </w:r>
      <w:r w:rsidR="0067250E">
        <w:t>innovation</w:t>
      </w:r>
      <w:r w:rsidR="004F009D">
        <w:t xml:space="preserve"> </w:t>
      </w:r>
      <w:r w:rsidR="0067250E">
        <w:t>rather</w:t>
      </w:r>
      <w:r w:rsidR="004F009D">
        <w:t xml:space="preserve"> </w:t>
      </w:r>
      <w:r w:rsidR="0067250E">
        <w:t>than</w:t>
      </w:r>
      <w:r w:rsidR="004F009D">
        <w:t xml:space="preserve"> </w:t>
      </w:r>
      <w:r w:rsidR="0067250E">
        <w:t>being</w:t>
      </w:r>
      <w:r w:rsidR="004F009D">
        <w:t xml:space="preserve"> </w:t>
      </w:r>
      <w:r w:rsidR="0067250E">
        <w:t>receivers</w:t>
      </w:r>
      <w:r w:rsidR="004F009D">
        <w:t xml:space="preserve"> </w:t>
      </w:r>
      <w:r w:rsidR="0067250E">
        <w:t>of</w:t>
      </w:r>
      <w:r w:rsidR="004F009D">
        <w:t xml:space="preserve"> </w:t>
      </w:r>
      <w:r w:rsidR="00EA474D">
        <w:t>happiness.</w:t>
      </w:r>
      <w:r w:rsidR="004F009D">
        <w:t xml:space="preserve"> </w:t>
      </w:r>
      <w:r w:rsidR="00E556EF">
        <w:t>Based</w:t>
      </w:r>
      <w:r w:rsidR="004F009D">
        <w:t xml:space="preserve"> </w:t>
      </w:r>
      <w:r w:rsidR="00E556EF">
        <w:t>on</w:t>
      </w:r>
      <w:r w:rsidR="004F009D">
        <w:t xml:space="preserve"> </w:t>
      </w:r>
      <w:r w:rsidR="00E556EF">
        <w:t>utilitarianism</w:t>
      </w:r>
      <w:r w:rsidR="004F009D">
        <w:t xml:space="preserve"> </w:t>
      </w:r>
      <w:r w:rsidR="00E556EF">
        <w:t>front,</w:t>
      </w:r>
      <w:r w:rsidR="004F009D">
        <w:t xml:space="preserve"> </w:t>
      </w:r>
      <w:r w:rsidR="00721B68">
        <w:t>charitable</w:t>
      </w:r>
      <w:r w:rsidR="004F009D">
        <w:t xml:space="preserve"> </w:t>
      </w:r>
      <w:r w:rsidR="00721B68">
        <w:t>actions</w:t>
      </w:r>
      <w:r w:rsidR="004F009D">
        <w:t xml:space="preserve"> </w:t>
      </w:r>
      <w:r w:rsidR="00721B68">
        <w:t>bring</w:t>
      </w:r>
      <w:r w:rsidR="004F009D">
        <w:t xml:space="preserve"> </w:t>
      </w:r>
      <w:r w:rsidR="002547A3">
        <w:t>the</w:t>
      </w:r>
      <w:r w:rsidR="004F009D">
        <w:t xml:space="preserve"> </w:t>
      </w:r>
      <w:r w:rsidR="002547A3">
        <w:t>greatest</w:t>
      </w:r>
      <w:r w:rsidR="004F009D">
        <w:t xml:space="preserve"> </w:t>
      </w:r>
      <w:r w:rsidR="002547A3">
        <w:t>happiness</w:t>
      </w:r>
      <w:r w:rsidR="004F009D">
        <w:t xml:space="preserve"> </w:t>
      </w:r>
      <w:r w:rsidR="00FF3A39">
        <w:t>to</w:t>
      </w:r>
      <w:r w:rsidR="004F009D">
        <w:t xml:space="preserve"> </w:t>
      </w:r>
      <w:r w:rsidR="00FF3A39">
        <w:t>the</w:t>
      </w:r>
      <w:r w:rsidR="004F009D">
        <w:t xml:space="preserve"> </w:t>
      </w:r>
      <w:r w:rsidR="00FF3A39">
        <w:t>highest</w:t>
      </w:r>
      <w:r w:rsidR="004F009D">
        <w:t xml:space="preserve"> </w:t>
      </w:r>
      <w:r w:rsidR="00FF3A39">
        <w:t>number</w:t>
      </w:r>
      <w:r w:rsidR="004F009D">
        <w:t xml:space="preserve"> </w:t>
      </w:r>
      <w:r w:rsidR="00FF3A39">
        <w:t>of</w:t>
      </w:r>
      <w:r w:rsidR="004F009D">
        <w:t xml:space="preserve"> </w:t>
      </w:r>
      <w:r w:rsidR="00FF3A39">
        <w:t>people.</w:t>
      </w:r>
      <w:r w:rsidR="004F009D">
        <w:t xml:space="preserve"> </w:t>
      </w:r>
      <w:r w:rsidR="00FF3A39">
        <w:t>In</w:t>
      </w:r>
      <w:r w:rsidR="004F009D">
        <w:t xml:space="preserve"> </w:t>
      </w:r>
      <w:r w:rsidR="00FF3A39">
        <w:t>connection</w:t>
      </w:r>
      <w:r w:rsidR="004F009D">
        <w:t xml:space="preserve"> </w:t>
      </w:r>
      <w:r w:rsidR="00FF3A39">
        <w:t>to</w:t>
      </w:r>
      <w:r w:rsidR="004F009D">
        <w:t xml:space="preserve"> </w:t>
      </w:r>
      <w:proofErr w:type="spellStart"/>
      <w:r w:rsidR="00FF3A39">
        <w:t>Baase’</w:t>
      </w:r>
      <w:r w:rsidR="003B6D26">
        <w:t>s</w:t>
      </w:r>
      <w:proofErr w:type="spellEnd"/>
      <w:r w:rsidR="004F009D">
        <w:t xml:space="preserve"> </w:t>
      </w:r>
      <w:r w:rsidR="003B6D26">
        <w:t>claims,</w:t>
      </w:r>
      <w:r w:rsidR="004F009D">
        <w:t xml:space="preserve"> </w:t>
      </w:r>
      <w:r w:rsidR="003B6D26">
        <w:t>new</w:t>
      </w:r>
      <w:r w:rsidR="004F009D">
        <w:t xml:space="preserve"> </w:t>
      </w:r>
      <w:r w:rsidR="003B6D26">
        <w:t>technologies</w:t>
      </w:r>
      <w:r w:rsidR="004F009D">
        <w:t xml:space="preserve"> </w:t>
      </w:r>
      <w:r w:rsidR="003B6D26">
        <w:t>are</w:t>
      </w:r>
      <w:r w:rsidR="004F009D">
        <w:t xml:space="preserve"> </w:t>
      </w:r>
      <w:r w:rsidR="003B6D26">
        <w:t>injecting</w:t>
      </w:r>
      <w:r w:rsidR="004F009D">
        <w:t xml:space="preserve"> </w:t>
      </w:r>
      <w:r w:rsidR="003B6D26">
        <w:t>and</w:t>
      </w:r>
      <w:r w:rsidR="004F009D">
        <w:t xml:space="preserve"> </w:t>
      </w:r>
      <w:r w:rsidR="003B6D26">
        <w:t>yielding</w:t>
      </w:r>
      <w:r w:rsidR="004F009D">
        <w:t xml:space="preserve"> </w:t>
      </w:r>
      <w:r w:rsidR="003B6D26">
        <w:t>more</w:t>
      </w:r>
      <w:r w:rsidR="004F009D">
        <w:t xml:space="preserve"> </w:t>
      </w:r>
      <w:r w:rsidR="003B6D26">
        <w:t>harms</w:t>
      </w:r>
      <w:r w:rsidR="004F009D">
        <w:t xml:space="preserve"> </w:t>
      </w:r>
      <w:r w:rsidR="003B6D26">
        <w:t>than</w:t>
      </w:r>
      <w:r w:rsidR="004F009D">
        <w:t xml:space="preserve"> </w:t>
      </w:r>
      <w:r w:rsidR="003B6D26">
        <w:t>good</w:t>
      </w:r>
      <w:r w:rsidR="002932DE">
        <w:t xml:space="preserve"> </w:t>
      </w:r>
      <w:r w:rsidR="002932DE">
        <w:fldChar w:fldCharType="begin"/>
      </w:r>
      <w:r w:rsidR="002932DE">
        <w:instrText xml:space="preserve"> ADDIN ZOTERO_ITEM CSL_CITATION {"citationID":"rmF5tyLh","properties":{"formattedCitation":"(Philippe, 2017)","plainCitation":"(Philippe, 2017)","noteIndex":0},"citationItems":[{"id":2,"uris":["http://zotero.org/users/local/KVTNX0Hr/items/R8MES5TJ"],"uri":["http://zotero.org/users/local/KVTNX0Hr/items/R8MES5TJ"],"itemData":{"id":2,"type":"book","publisher":"Scepter Publishers","source":"Google Scholar","title":"Fire &amp; Light: Learning to Receive the Gift Of God","title-short":"Fire &amp; Light","author":[{"family":"Philippe","given":"Jacques"}],"issued":{"date-parts":[["2017"]]}}}],"schema":"https://github.com/citation-style-language/schema/raw/master/csl-citation.json"} </w:instrText>
      </w:r>
      <w:r w:rsidR="002932DE">
        <w:fldChar w:fldCharType="separate"/>
      </w:r>
      <w:r w:rsidR="002932DE" w:rsidRPr="002932DE">
        <w:t>(Philippe, 2017)</w:t>
      </w:r>
      <w:r w:rsidR="002932DE">
        <w:fldChar w:fldCharType="end"/>
      </w:r>
      <w:r w:rsidR="003B6D26">
        <w:t>.</w:t>
      </w:r>
      <w:r w:rsidR="004F009D">
        <w:t xml:space="preserve"> </w:t>
      </w:r>
      <w:r w:rsidR="00C5159E">
        <w:t>Despite</w:t>
      </w:r>
      <w:r w:rsidR="004F009D">
        <w:t xml:space="preserve"> </w:t>
      </w:r>
      <w:r w:rsidR="00C5159E">
        <w:t>minimizing</w:t>
      </w:r>
      <w:r w:rsidR="004F009D">
        <w:t xml:space="preserve"> </w:t>
      </w:r>
      <w:r w:rsidR="00C5159E">
        <w:t>the</w:t>
      </w:r>
      <w:r w:rsidR="004F009D">
        <w:t xml:space="preserve"> </w:t>
      </w:r>
      <w:r w:rsidR="00C5159E">
        <w:t>time</w:t>
      </w:r>
      <w:r w:rsidR="004F009D">
        <w:t xml:space="preserve"> </w:t>
      </w:r>
      <w:r w:rsidR="00C5159E">
        <w:t>and</w:t>
      </w:r>
      <w:r w:rsidR="004F009D">
        <w:t xml:space="preserve"> </w:t>
      </w:r>
      <w:r w:rsidR="00C5159E">
        <w:t>effort</w:t>
      </w:r>
      <w:r w:rsidR="004F009D">
        <w:t xml:space="preserve"> </w:t>
      </w:r>
      <w:r w:rsidR="00C5159E">
        <w:t>spend</w:t>
      </w:r>
      <w:r w:rsidR="004F009D">
        <w:t xml:space="preserve"> </w:t>
      </w:r>
      <w:r w:rsidR="00C5159E">
        <w:t>in</w:t>
      </w:r>
      <w:r w:rsidR="004F009D">
        <w:t xml:space="preserve"> </w:t>
      </w:r>
      <w:r w:rsidR="00C5159E">
        <w:t>handling</w:t>
      </w:r>
      <w:r w:rsidR="004F009D">
        <w:t xml:space="preserve"> </w:t>
      </w:r>
      <w:r w:rsidR="00C5159E">
        <w:t>a</w:t>
      </w:r>
      <w:r w:rsidR="004F009D">
        <w:t xml:space="preserve"> </w:t>
      </w:r>
      <w:r w:rsidR="00C5159E">
        <w:t>given</w:t>
      </w:r>
      <w:r w:rsidR="004F009D">
        <w:t xml:space="preserve"> </w:t>
      </w:r>
      <w:r w:rsidR="00C5159E">
        <w:t>task,</w:t>
      </w:r>
      <w:r w:rsidR="004F009D">
        <w:t xml:space="preserve"> </w:t>
      </w:r>
      <w:r w:rsidR="00C5159E">
        <w:t>technological</w:t>
      </w:r>
      <w:r w:rsidR="004F009D">
        <w:t xml:space="preserve"> </w:t>
      </w:r>
      <w:r w:rsidR="00C5159E">
        <w:t>ap</w:t>
      </w:r>
      <w:r w:rsidR="00206353">
        <w:t>pliances</w:t>
      </w:r>
      <w:r w:rsidR="004F009D">
        <w:t xml:space="preserve"> </w:t>
      </w:r>
      <w:r w:rsidR="00206353">
        <w:t>such</w:t>
      </w:r>
      <w:r w:rsidR="004F009D">
        <w:t xml:space="preserve"> </w:t>
      </w:r>
      <w:r w:rsidR="00206353">
        <w:t>as</w:t>
      </w:r>
      <w:r w:rsidR="004F009D">
        <w:t xml:space="preserve"> </w:t>
      </w:r>
      <w:r w:rsidR="00206353">
        <w:t>scape</w:t>
      </w:r>
      <w:r w:rsidR="004F009D">
        <w:t xml:space="preserve"> </w:t>
      </w:r>
      <w:r w:rsidR="00206353">
        <w:t>parts</w:t>
      </w:r>
      <w:r w:rsidR="004F009D">
        <w:t xml:space="preserve"> </w:t>
      </w:r>
      <w:r w:rsidR="00206353">
        <w:t>and</w:t>
      </w:r>
      <w:r w:rsidR="004F009D">
        <w:t xml:space="preserve"> </w:t>
      </w:r>
      <w:r w:rsidR="00206353">
        <w:t>functional</w:t>
      </w:r>
      <w:r w:rsidR="004F009D">
        <w:t xml:space="preserve"> </w:t>
      </w:r>
      <w:r w:rsidR="00206353">
        <w:t>electrical</w:t>
      </w:r>
      <w:r w:rsidR="004F009D">
        <w:t xml:space="preserve"> </w:t>
      </w:r>
      <w:r w:rsidR="00206353">
        <w:t>cars</w:t>
      </w:r>
      <w:r w:rsidR="004F009D">
        <w:t xml:space="preserve"> </w:t>
      </w:r>
      <w:proofErr w:type="gramStart"/>
      <w:r w:rsidR="00206353">
        <w:t>are</w:t>
      </w:r>
      <w:r w:rsidR="004F009D">
        <w:t xml:space="preserve"> </w:t>
      </w:r>
      <w:r w:rsidR="00206353">
        <w:t>dumped</w:t>
      </w:r>
      <w:proofErr w:type="gramEnd"/>
      <w:r w:rsidR="004F009D">
        <w:t xml:space="preserve"> </w:t>
      </w:r>
      <w:r w:rsidR="00206353">
        <w:t>on</w:t>
      </w:r>
      <w:r w:rsidR="004F009D">
        <w:t xml:space="preserve"> </w:t>
      </w:r>
      <w:r w:rsidR="00206353">
        <w:t>land,</w:t>
      </w:r>
      <w:r w:rsidR="004F009D">
        <w:t xml:space="preserve"> </w:t>
      </w:r>
      <w:r w:rsidR="00206353">
        <w:t>causing</w:t>
      </w:r>
      <w:r w:rsidR="004F009D">
        <w:t xml:space="preserve"> </w:t>
      </w:r>
      <w:r w:rsidR="00206353">
        <w:t>soil</w:t>
      </w:r>
      <w:r w:rsidR="004F009D">
        <w:t xml:space="preserve"> </w:t>
      </w:r>
      <w:r w:rsidR="00206353">
        <w:t>infertility.</w:t>
      </w:r>
      <w:r w:rsidR="004F009D">
        <w:t xml:space="preserve"> </w:t>
      </w:r>
      <w:r w:rsidR="00206353">
        <w:t>Soil</w:t>
      </w:r>
      <w:r w:rsidR="004F009D">
        <w:t xml:space="preserve"> </w:t>
      </w:r>
      <w:r w:rsidR="00206353">
        <w:t>barrenness</w:t>
      </w:r>
      <w:r w:rsidR="004F009D">
        <w:t xml:space="preserve"> </w:t>
      </w:r>
      <w:r w:rsidR="00206353">
        <w:t>is</w:t>
      </w:r>
      <w:r w:rsidR="004F009D">
        <w:t xml:space="preserve"> </w:t>
      </w:r>
      <w:r w:rsidR="00206353">
        <w:t>a</w:t>
      </w:r>
      <w:r w:rsidR="004F009D">
        <w:t xml:space="preserve"> </w:t>
      </w:r>
      <w:r w:rsidR="00206353">
        <w:t>precursor</w:t>
      </w:r>
      <w:r w:rsidR="004F009D">
        <w:t xml:space="preserve"> </w:t>
      </w:r>
      <w:r w:rsidR="00206353">
        <w:t>to</w:t>
      </w:r>
      <w:r w:rsidR="004F009D">
        <w:t xml:space="preserve"> </w:t>
      </w:r>
      <w:r w:rsidR="00206353">
        <w:t>low</w:t>
      </w:r>
      <w:r w:rsidR="004F009D">
        <w:t xml:space="preserve"> </w:t>
      </w:r>
      <w:r w:rsidR="00721B68">
        <w:t>crop</w:t>
      </w:r>
      <w:r w:rsidR="004F009D">
        <w:t xml:space="preserve"> </w:t>
      </w:r>
      <w:r w:rsidR="00721B68">
        <w:t>production,</w:t>
      </w:r>
      <w:r w:rsidR="004F009D">
        <w:t xml:space="preserve"> </w:t>
      </w:r>
      <w:r w:rsidR="00721B68">
        <w:t>leading</w:t>
      </w:r>
      <w:r w:rsidR="004F009D">
        <w:t xml:space="preserve"> </w:t>
      </w:r>
      <w:r w:rsidR="00721B68">
        <w:t>to</w:t>
      </w:r>
      <w:r w:rsidR="004F009D">
        <w:t xml:space="preserve"> </w:t>
      </w:r>
      <w:r w:rsidR="00721B68">
        <w:t>unprecedented</w:t>
      </w:r>
      <w:r w:rsidR="004F009D">
        <w:t xml:space="preserve"> </w:t>
      </w:r>
      <w:r w:rsidR="00721B68">
        <w:t>hunger</w:t>
      </w:r>
      <w:r w:rsidR="004F009D">
        <w:t xml:space="preserve"> </w:t>
      </w:r>
      <w:r w:rsidR="00721B68">
        <w:t>and</w:t>
      </w:r>
      <w:r w:rsidR="004F009D">
        <w:t xml:space="preserve"> </w:t>
      </w:r>
      <w:r w:rsidR="00721B68">
        <w:t>deaths.</w:t>
      </w:r>
      <w:r w:rsidR="004F009D">
        <w:t xml:space="preserve"> </w:t>
      </w:r>
      <w:r w:rsidR="001149DC">
        <w:t>Additionally</w:t>
      </w:r>
      <w:r w:rsidR="00721B68">
        <w:t>,</w:t>
      </w:r>
      <w:r w:rsidR="004F009D">
        <w:t xml:space="preserve"> </w:t>
      </w:r>
      <w:r w:rsidR="001149DC">
        <w:t>despite</w:t>
      </w:r>
      <w:r w:rsidR="004F009D">
        <w:t xml:space="preserve"> </w:t>
      </w:r>
      <w:r w:rsidR="001149DC">
        <w:t>smartphones</w:t>
      </w:r>
      <w:r w:rsidR="004F009D">
        <w:t xml:space="preserve"> </w:t>
      </w:r>
      <w:r w:rsidR="001149DC">
        <w:t>increasing</w:t>
      </w:r>
      <w:r w:rsidR="004F009D">
        <w:t xml:space="preserve"> </w:t>
      </w:r>
      <w:r w:rsidR="001149DC">
        <w:t>the</w:t>
      </w:r>
      <w:r w:rsidR="004F009D">
        <w:t xml:space="preserve"> </w:t>
      </w:r>
      <w:r w:rsidR="001149DC">
        <w:t>user’s</w:t>
      </w:r>
      <w:r w:rsidR="004F009D">
        <w:t xml:space="preserve"> </w:t>
      </w:r>
      <w:r w:rsidR="001149DC">
        <w:t>ability</w:t>
      </w:r>
      <w:r w:rsidR="004F009D">
        <w:t xml:space="preserve"> </w:t>
      </w:r>
      <w:r w:rsidR="001149DC">
        <w:t>to</w:t>
      </w:r>
      <w:r w:rsidR="004F009D">
        <w:t xml:space="preserve"> </w:t>
      </w:r>
      <w:r w:rsidR="00205347">
        <w:t>source</w:t>
      </w:r>
      <w:r w:rsidR="004F009D">
        <w:t xml:space="preserve"> </w:t>
      </w:r>
      <w:r w:rsidR="001149DC">
        <w:t>information,</w:t>
      </w:r>
      <w:r w:rsidR="004F009D">
        <w:t xml:space="preserve"> </w:t>
      </w:r>
      <w:r w:rsidR="001149DC">
        <w:t>data</w:t>
      </w:r>
      <w:r w:rsidR="004F009D">
        <w:t xml:space="preserve"> </w:t>
      </w:r>
      <w:r w:rsidR="001149DC">
        <w:t>preach</w:t>
      </w:r>
      <w:r w:rsidR="004F009D">
        <w:t xml:space="preserve"> </w:t>
      </w:r>
      <w:r w:rsidR="00205347">
        <w:t>stemming</w:t>
      </w:r>
      <w:r w:rsidR="004F009D">
        <w:t xml:space="preserve"> </w:t>
      </w:r>
      <w:r w:rsidR="00205347">
        <w:t>from</w:t>
      </w:r>
      <w:r w:rsidR="004F009D">
        <w:t xml:space="preserve"> </w:t>
      </w:r>
      <w:r w:rsidR="00205347">
        <w:t>hacking</w:t>
      </w:r>
      <w:r w:rsidR="004F009D">
        <w:t xml:space="preserve"> </w:t>
      </w:r>
      <w:r w:rsidR="00205347">
        <w:t>causes</w:t>
      </w:r>
      <w:r w:rsidR="004F009D">
        <w:t xml:space="preserve"> </w:t>
      </w:r>
      <w:r w:rsidR="00205347">
        <w:t>more</w:t>
      </w:r>
      <w:r w:rsidR="004F009D">
        <w:t xml:space="preserve"> </w:t>
      </w:r>
      <w:r w:rsidR="00205347">
        <w:t>harms</w:t>
      </w:r>
      <w:r w:rsidR="004F009D">
        <w:t xml:space="preserve"> </w:t>
      </w:r>
      <w:r w:rsidR="00205347">
        <w:t>than</w:t>
      </w:r>
      <w:r w:rsidR="004F009D">
        <w:t xml:space="preserve"> </w:t>
      </w:r>
      <w:r w:rsidR="00205347">
        <w:t>communication</w:t>
      </w:r>
      <w:r w:rsidR="004F009D">
        <w:t xml:space="preserve"> </w:t>
      </w:r>
      <w:r w:rsidR="00205347">
        <w:t>and</w:t>
      </w:r>
      <w:r w:rsidR="004F009D">
        <w:t xml:space="preserve"> </w:t>
      </w:r>
      <w:r w:rsidR="00205347">
        <w:t>access</w:t>
      </w:r>
      <w:r w:rsidR="004F009D">
        <w:t xml:space="preserve"> </w:t>
      </w:r>
      <w:r w:rsidR="00205347">
        <w:t>to</w:t>
      </w:r>
      <w:r w:rsidR="004F009D">
        <w:t xml:space="preserve"> </w:t>
      </w:r>
      <w:r w:rsidR="00205347">
        <w:t>information.</w:t>
      </w:r>
      <w:r w:rsidR="004F009D">
        <w:t xml:space="preserve"> </w:t>
      </w:r>
    </w:p>
    <w:p w:rsidR="00BE2175" w:rsidRDefault="007973EA" w:rsidP="007416A1">
      <w:pPr>
        <w:spacing w:line="480" w:lineRule="auto"/>
        <w:ind w:firstLine="720"/>
      </w:pPr>
      <w:r>
        <w:t>Regarding</w:t>
      </w:r>
      <w:r w:rsidR="004F009D">
        <w:t xml:space="preserve"> </w:t>
      </w:r>
      <w:r>
        <w:t>the</w:t>
      </w:r>
      <w:r w:rsidR="004F009D">
        <w:t xml:space="preserve"> </w:t>
      </w:r>
      <w:r>
        <w:t>virtue</w:t>
      </w:r>
      <w:r w:rsidR="004F009D">
        <w:t xml:space="preserve"> </w:t>
      </w:r>
      <w:r>
        <w:t>of</w:t>
      </w:r>
      <w:r w:rsidR="004F009D">
        <w:t xml:space="preserve"> </w:t>
      </w:r>
      <w:r>
        <w:t>ethics</w:t>
      </w:r>
      <w:r w:rsidR="004F009D">
        <w:t xml:space="preserve"> </w:t>
      </w:r>
      <w:r>
        <w:t>concept,</w:t>
      </w:r>
      <w:r w:rsidR="004F009D">
        <w:t xml:space="preserve"> </w:t>
      </w:r>
      <w:r>
        <w:t>technological</w:t>
      </w:r>
      <w:r w:rsidR="004F009D">
        <w:t xml:space="preserve"> </w:t>
      </w:r>
      <w:r w:rsidR="00E32EAC">
        <w:t>novelty</w:t>
      </w:r>
      <w:r w:rsidR="004F009D">
        <w:t xml:space="preserve"> </w:t>
      </w:r>
      <w:r w:rsidR="00E32EAC">
        <w:t>breaches</w:t>
      </w:r>
      <w:r w:rsidR="004F009D">
        <w:t xml:space="preserve"> </w:t>
      </w:r>
      <w:r w:rsidR="00E32EAC">
        <w:t>moral</w:t>
      </w:r>
      <w:r w:rsidR="004F009D">
        <w:t xml:space="preserve"> </w:t>
      </w:r>
      <w:r w:rsidR="00E32EAC">
        <w:t>values,</w:t>
      </w:r>
      <w:r w:rsidR="004F009D">
        <w:t xml:space="preserve"> </w:t>
      </w:r>
      <w:r w:rsidR="00E32EAC">
        <w:t>causing</w:t>
      </w:r>
      <w:r w:rsidR="004F009D">
        <w:t xml:space="preserve"> </w:t>
      </w:r>
      <w:r w:rsidR="00E32EAC">
        <w:t>moral</w:t>
      </w:r>
      <w:r w:rsidR="004F009D">
        <w:t xml:space="preserve"> </w:t>
      </w:r>
      <w:r w:rsidR="00E32EAC">
        <w:t>harms.</w:t>
      </w:r>
      <w:r w:rsidR="004F009D">
        <w:t xml:space="preserve"> </w:t>
      </w:r>
      <w:r w:rsidR="00671BD6">
        <w:t>The</w:t>
      </w:r>
      <w:r w:rsidR="004F009D">
        <w:t xml:space="preserve"> </w:t>
      </w:r>
      <w:r w:rsidR="00671BD6">
        <w:t>virtue</w:t>
      </w:r>
      <w:r w:rsidR="004F009D">
        <w:t xml:space="preserve"> </w:t>
      </w:r>
      <w:r w:rsidR="00671BD6">
        <w:t>of</w:t>
      </w:r>
      <w:r w:rsidR="004F009D">
        <w:t xml:space="preserve"> </w:t>
      </w:r>
      <w:r w:rsidR="00671BD6">
        <w:t>ethics</w:t>
      </w:r>
      <w:r w:rsidR="004F009D">
        <w:t xml:space="preserve"> </w:t>
      </w:r>
      <w:r w:rsidR="00671BD6">
        <w:t>envisions</w:t>
      </w:r>
      <w:r w:rsidR="004F009D">
        <w:t xml:space="preserve"> </w:t>
      </w:r>
      <w:r w:rsidR="00671BD6">
        <w:t>moral</w:t>
      </w:r>
      <w:r w:rsidR="004F009D">
        <w:t xml:space="preserve"> </w:t>
      </w:r>
      <w:r w:rsidR="00671BD6">
        <w:t>values</w:t>
      </w:r>
      <w:r w:rsidR="004F009D">
        <w:t xml:space="preserve"> </w:t>
      </w:r>
      <w:r w:rsidR="00671BD6">
        <w:t>such</w:t>
      </w:r>
      <w:r w:rsidR="004F009D">
        <w:t xml:space="preserve"> </w:t>
      </w:r>
      <w:r w:rsidR="00671BD6">
        <w:t>as</w:t>
      </w:r>
      <w:r w:rsidR="004F009D">
        <w:t xml:space="preserve"> </w:t>
      </w:r>
      <w:r w:rsidR="00671BD6">
        <w:t>honesty,</w:t>
      </w:r>
      <w:r w:rsidR="004F009D">
        <w:t xml:space="preserve"> </w:t>
      </w:r>
      <w:r w:rsidR="000B2C15">
        <w:t>brave</w:t>
      </w:r>
      <w:r w:rsidR="004F009D">
        <w:t xml:space="preserve"> </w:t>
      </w:r>
      <w:r w:rsidR="000B2C15">
        <w:t>generous,</w:t>
      </w:r>
      <w:r w:rsidR="004F009D">
        <w:t xml:space="preserve"> </w:t>
      </w:r>
      <w:r w:rsidR="000B2C15">
        <w:t>and</w:t>
      </w:r>
      <w:r w:rsidR="004F009D">
        <w:t xml:space="preserve"> </w:t>
      </w:r>
      <w:r w:rsidR="009D0685">
        <w:t>just.</w:t>
      </w:r>
      <w:r w:rsidR="004F009D">
        <w:t xml:space="preserve"> </w:t>
      </w:r>
      <w:r w:rsidR="009D0685">
        <w:t>However,</w:t>
      </w:r>
      <w:r w:rsidR="004F009D">
        <w:t xml:space="preserve"> </w:t>
      </w:r>
      <w:r w:rsidR="009D0685">
        <w:t>technological</w:t>
      </w:r>
      <w:r w:rsidR="004F009D">
        <w:t xml:space="preserve"> </w:t>
      </w:r>
      <w:r w:rsidR="009D0685">
        <w:t>innovation</w:t>
      </w:r>
      <w:r w:rsidR="004F009D">
        <w:t xml:space="preserve"> </w:t>
      </w:r>
      <w:r w:rsidR="009D0685">
        <w:t>is</w:t>
      </w:r>
      <w:r w:rsidR="004F009D">
        <w:t xml:space="preserve"> </w:t>
      </w:r>
      <w:r w:rsidR="009D0685">
        <w:t>inconsistent</w:t>
      </w:r>
      <w:r w:rsidR="004F009D">
        <w:t xml:space="preserve"> </w:t>
      </w:r>
      <w:r w:rsidR="009D0685">
        <w:t>with</w:t>
      </w:r>
      <w:r w:rsidR="004F009D">
        <w:t xml:space="preserve"> </w:t>
      </w:r>
      <w:r w:rsidR="009D0685">
        <w:t>the</w:t>
      </w:r>
      <w:r w:rsidR="004F009D">
        <w:t xml:space="preserve"> </w:t>
      </w:r>
      <w:r w:rsidR="009D0685">
        <w:t>moral</w:t>
      </w:r>
      <w:r w:rsidR="004F009D">
        <w:t xml:space="preserve"> </w:t>
      </w:r>
      <w:r w:rsidR="009D0685">
        <w:t>values</w:t>
      </w:r>
      <w:r w:rsidR="004F009D">
        <w:t xml:space="preserve"> </w:t>
      </w:r>
      <w:r w:rsidR="009D0685">
        <w:t>through</w:t>
      </w:r>
      <w:r w:rsidR="004F009D">
        <w:t xml:space="preserve"> </w:t>
      </w:r>
      <w:r w:rsidR="009D0685">
        <w:t>dishonesty</w:t>
      </w:r>
      <w:r w:rsidR="004F009D">
        <w:t xml:space="preserve"> </w:t>
      </w:r>
      <w:r w:rsidR="009D0685">
        <w:t>and</w:t>
      </w:r>
      <w:r w:rsidR="004F009D">
        <w:t xml:space="preserve"> </w:t>
      </w:r>
      <w:r w:rsidR="009D0685">
        <w:t>unjust</w:t>
      </w:r>
      <w:r w:rsidR="004F009D">
        <w:t xml:space="preserve"> </w:t>
      </w:r>
      <w:r w:rsidR="009D0685">
        <w:t>notions.</w:t>
      </w:r>
      <w:r w:rsidR="004F009D">
        <w:t xml:space="preserve"> </w:t>
      </w:r>
      <w:r w:rsidR="009D0685">
        <w:t>Notably,</w:t>
      </w:r>
      <w:r w:rsidR="004F009D">
        <w:t xml:space="preserve"> </w:t>
      </w:r>
      <w:r w:rsidR="009D0685">
        <w:t>hackers</w:t>
      </w:r>
      <w:r w:rsidR="004F009D">
        <w:t xml:space="preserve"> </w:t>
      </w:r>
      <w:r w:rsidR="009D0685">
        <w:t>use</w:t>
      </w:r>
      <w:r w:rsidR="004F009D">
        <w:t xml:space="preserve"> </w:t>
      </w:r>
      <w:r w:rsidR="009D0685">
        <w:t>tracking</w:t>
      </w:r>
      <w:r w:rsidR="004F009D">
        <w:t xml:space="preserve"> </w:t>
      </w:r>
      <w:r w:rsidR="009D0685">
        <w:t>devices</w:t>
      </w:r>
      <w:r w:rsidR="004F009D">
        <w:t xml:space="preserve"> </w:t>
      </w:r>
      <w:r w:rsidR="009D0685">
        <w:t>and</w:t>
      </w:r>
      <w:r w:rsidR="004F009D">
        <w:t xml:space="preserve"> </w:t>
      </w:r>
      <w:r w:rsidR="009D0685">
        <w:t>other</w:t>
      </w:r>
      <w:r w:rsidR="004F009D">
        <w:t xml:space="preserve"> </w:t>
      </w:r>
      <w:r w:rsidR="00AC509B">
        <w:t>information</w:t>
      </w:r>
      <w:r w:rsidR="004F009D">
        <w:t xml:space="preserve"> </w:t>
      </w:r>
      <w:r w:rsidR="009D0685">
        <w:t>from</w:t>
      </w:r>
      <w:r w:rsidR="004F009D">
        <w:t xml:space="preserve"> </w:t>
      </w:r>
      <w:r w:rsidR="009D0685">
        <w:t>the</w:t>
      </w:r>
      <w:r w:rsidR="004F009D">
        <w:t xml:space="preserve"> </w:t>
      </w:r>
      <w:r w:rsidR="009D0685">
        <w:t>internet</w:t>
      </w:r>
      <w:r w:rsidR="004F009D">
        <w:t xml:space="preserve"> </w:t>
      </w:r>
      <w:r w:rsidR="009D0685">
        <w:t>to</w:t>
      </w:r>
      <w:r w:rsidR="004F009D">
        <w:t xml:space="preserve"> </w:t>
      </w:r>
      <w:r w:rsidR="00AC509B">
        <w:t>siphon</w:t>
      </w:r>
      <w:r w:rsidR="004F009D">
        <w:t xml:space="preserve"> </w:t>
      </w:r>
      <w:r w:rsidR="00AC509B">
        <w:t>economic</w:t>
      </w:r>
      <w:r w:rsidR="004F009D">
        <w:t xml:space="preserve"> </w:t>
      </w:r>
      <w:r w:rsidR="009D0685">
        <w:t>resources</w:t>
      </w:r>
      <w:r w:rsidR="004F009D">
        <w:t xml:space="preserve"> </w:t>
      </w:r>
      <w:r w:rsidR="009D0685">
        <w:t>from</w:t>
      </w:r>
      <w:r w:rsidR="004F009D">
        <w:t xml:space="preserve"> </w:t>
      </w:r>
      <w:r w:rsidR="009D0685">
        <w:t>other</w:t>
      </w:r>
      <w:r w:rsidR="004F009D">
        <w:t xml:space="preserve"> </w:t>
      </w:r>
      <w:r w:rsidR="009D0685">
        <w:t>people’s</w:t>
      </w:r>
      <w:r w:rsidR="004F009D">
        <w:t xml:space="preserve"> </w:t>
      </w:r>
      <w:r w:rsidR="009D0685">
        <w:t>accounts.</w:t>
      </w:r>
      <w:r w:rsidR="004F009D">
        <w:t xml:space="preserve"> </w:t>
      </w:r>
      <w:r w:rsidR="00BE2175">
        <w:t>Besides</w:t>
      </w:r>
      <w:r w:rsidR="00AC509B">
        <w:t>,</w:t>
      </w:r>
      <w:r w:rsidR="004F009D">
        <w:t xml:space="preserve"> </w:t>
      </w:r>
      <w:r w:rsidR="00AC509B">
        <w:t>people</w:t>
      </w:r>
      <w:r w:rsidR="004F009D">
        <w:t xml:space="preserve"> </w:t>
      </w:r>
      <w:r w:rsidR="00AC509B">
        <w:t>lie</w:t>
      </w:r>
      <w:r w:rsidR="004F009D">
        <w:t xml:space="preserve"> </w:t>
      </w:r>
      <w:r w:rsidR="00AC509B">
        <w:t>while</w:t>
      </w:r>
      <w:r w:rsidR="004F009D">
        <w:t xml:space="preserve"> </w:t>
      </w:r>
      <w:r w:rsidR="00BE2175">
        <w:t>conversing</w:t>
      </w:r>
      <w:r w:rsidR="004F009D">
        <w:t xml:space="preserve"> </w:t>
      </w:r>
      <w:r w:rsidR="00AC509B">
        <w:t>on</w:t>
      </w:r>
      <w:r w:rsidR="004F009D">
        <w:t xml:space="preserve"> </w:t>
      </w:r>
      <w:r w:rsidR="00AC509B">
        <w:t>smart</w:t>
      </w:r>
      <w:r w:rsidR="00BE2175">
        <w:t>phones</w:t>
      </w:r>
      <w:r w:rsidR="004F009D">
        <w:t xml:space="preserve"> </w:t>
      </w:r>
      <w:r w:rsidR="00BE2175">
        <w:t>about</w:t>
      </w:r>
      <w:r w:rsidR="004F009D">
        <w:t xml:space="preserve"> </w:t>
      </w:r>
      <w:r w:rsidR="00BE2175">
        <w:t>their</w:t>
      </w:r>
      <w:r w:rsidR="004F009D">
        <w:t xml:space="preserve"> </w:t>
      </w:r>
      <w:r w:rsidR="00BE2175">
        <w:t>key</w:t>
      </w:r>
      <w:r w:rsidR="004F009D">
        <w:t xml:space="preserve"> </w:t>
      </w:r>
      <w:r w:rsidR="00BE2175">
        <w:t>location.</w:t>
      </w:r>
      <w:r w:rsidR="004F009D">
        <w:t xml:space="preserve"> </w:t>
      </w:r>
      <w:r w:rsidR="00BE2175">
        <w:t>Thus,</w:t>
      </w:r>
      <w:r w:rsidR="004F009D">
        <w:t xml:space="preserve"> </w:t>
      </w:r>
      <w:r w:rsidR="00BE2175">
        <w:t>technological</w:t>
      </w:r>
      <w:r w:rsidR="004F009D">
        <w:t xml:space="preserve"> </w:t>
      </w:r>
      <w:r w:rsidR="00BE2175">
        <w:t>innovation</w:t>
      </w:r>
      <w:r w:rsidR="004F009D">
        <w:t xml:space="preserve"> </w:t>
      </w:r>
      <w:r w:rsidR="00BE2175">
        <w:t>poses</w:t>
      </w:r>
      <w:r w:rsidR="004F009D">
        <w:t xml:space="preserve"> </w:t>
      </w:r>
      <w:r w:rsidR="00BE2175">
        <w:t>significant</w:t>
      </w:r>
      <w:r w:rsidR="004F009D">
        <w:t xml:space="preserve"> </w:t>
      </w:r>
      <w:r w:rsidR="00BE2175">
        <w:t>immoral</w:t>
      </w:r>
      <w:r w:rsidR="004F009D">
        <w:t xml:space="preserve"> </w:t>
      </w:r>
      <w:r w:rsidR="00BE2175">
        <w:t>values</w:t>
      </w:r>
      <w:r w:rsidR="004F009D">
        <w:t xml:space="preserve"> </w:t>
      </w:r>
      <w:r w:rsidR="00BE2175">
        <w:t>that</w:t>
      </w:r>
      <w:r w:rsidR="004F009D">
        <w:t xml:space="preserve"> </w:t>
      </w:r>
      <w:r w:rsidR="00BE2175">
        <w:t>contrast</w:t>
      </w:r>
      <w:r w:rsidR="004F009D">
        <w:t xml:space="preserve"> </w:t>
      </w:r>
      <w:r w:rsidR="00BE2175">
        <w:t>the</w:t>
      </w:r>
      <w:r w:rsidR="004F009D">
        <w:t xml:space="preserve"> </w:t>
      </w:r>
      <w:r w:rsidR="00BE2175">
        <w:t>virtue</w:t>
      </w:r>
      <w:r w:rsidR="004F009D">
        <w:t xml:space="preserve"> </w:t>
      </w:r>
      <w:r w:rsidR="00BE2175">
        <w:t>of</w:t>
      </w:r>
      <w:r w:rsidR="004F009D">
        <w:t xml:space="preserve"> </w:t>
      </w:r>
      <w:r w:rsidR="00BE2175">
        <w:t>ethics</w:t>
      </w:r>
      <w:r w:rsidR="004F009D">
        <w:t xml:space="preserve"> </w:t>
      </w:r>
      <w:r w:rsidR="00BE2175">
        <w:t>theory.</w:t>
      </w:r>
    </w:p>
    <w:p w:rsidR="00542B6A" w:rsidRDefault="00BE2175" w:rsidP="007416A1">
      <w:pPr>
        <w:spacing w:line="480" w:lineRule="auto"/>
        <w:ind w:firstLine="720"/>
      </w:pPr>
      <w:r>
        <w:t>Chapter</w:t>
      </w:r>
      <w:r w:rsidR="004F009D">
        <w:t xml:space="preserve"> </w:t>
      </w:r>
      <w:r>
        <w:t>one</w:t>
      </w:r>
      <w:r w:rsidR="004F009D">
        <w:t xml:space="preserve"> </w:t>
      </w:r>
      <w:r>
        <w:t>of</w:t>
      </w:r>
      <w:r w:rsidR="004F009D">
        <w:t xml:space="preserve"> </w:t>
      </w:r>
      <w:r>
        <w:t>the</w:t>
      </w:r>
      <w:r w:rsidR="004F009D">
        <w:t xml:space="preserve"> </w:t>
      </w:r>
      <w:r w:rsidR="00387CE6" w:rsidRPr="00387CE6">
        <w:rPr>
          <w:i/>
        </w:rPr>
        <w:t>G</w:t>
      </w:r>
      <w:r w:rsidR="00387CE6">
        <w:rPr>
          <w:i/>
        </w:rPr>
        <w:t>i</w:t>
      </w:r>
      <w:r w:rsidR="00387CE6" w:rsidRPr="00387CE6">
        <w:rPr>
          <w:i/>
        </w:rPr>
        <w:t>ft</w:t>
      </w:r>
      <w:r w:rsidR="004F009D">
        <w:rPr>
          <w:i/>
        </w:rPr>
        <w:t xml:space="preserve"> </w:t>
      </w:r>
      <w:r w:rsidR="00387CE6" w:rsidRPr="00387CE6">
        <w:rPr>
          <w:i/>
        </w:rPr>
        <w:t>of</w:t>
      </w:r>
      <w:r w:rsidR="004F009D">
        <w:rPr>
          <w:i/>
        </w:rPr>
        <w:t xml:space="preserve"> </w:t>
      </w:r>
      <w:r w:rsidR="00387CE6" w:rsidRPr="00387CE6">
        <w:rPr>
          <w:i/>
        </w:rPr>
        <w:t>Fire</w:t>
      </w:r>
      <w:r w:rsidR="004F009D">
        <w:t xml:space="preserve"> </w:t>
      </w:r>
      <w:r w:rsidR="00387CE6">
        <w:t>demonstrates</w:t>
      </w:r>
      <w:r w:rsidR="004F009D">
        <w:t xml:space="preserve"> </w:t>
      </w:r>
      <w:r w:rsidR="00387CE6">
        <w:t>the</w:t>
      </w:r>
      <w:r w:rsidR="004F009D">
        <w:t xml:space="preserve"> </w:t>
      </w:r>
      <w:r w:rsidR="00387CE6">
        <w:t>manner</w:t>
      </w:r>
      <w:r w:rsidR="004F009D">
        <w:t xml:space="preserve"> </w:t>
      </w:r>
      <w:r w:rsidR="00387CE6">
        <w:t>in</w:t>
      </w:r>
      <w:r w:rsidR="004F009D">
        <w:t xml:space="preserve"> </w:t>
      </w:r>
      <w:r w:rsidR="00C7385F">
        <w:t>which</w:t>
      </w:r>
      <w:r w:rsidR="004F009D">
        <w:t xml:space="preserve"> </w:t>
      </w:r>
      <w:r w:rsidR="00C7385F">
        <w:t>technological</w:t>
      </w:r>
      <w:r w:rsidR="004F009D">
        <w:t xml:space="preserve"> </w:t>
      </w:r>
      <w:r w:rsidR="00387CE6">
        <w:t>innovation</w:t>
      </w:r>
      <w:r w:rsidR="004F009D">
        <w:t xml:space="preserve"> </w:t>
      </w:r>
      <w:r w:rsidR="00387CE6">
        <w:t>poses</w:t>
      </w:r>
      <w:r w:rsidR="004F009D">
        <w:t xml:space="preserve"> </w:t>
      </w:r>
      <w:r w:rsidR="00387CE6">
        <w:t>environmental</w:t>
      </w:r>
      <w:r w:rsidR="004F009D">
        <w:t xml:space="preserve"> </w:t>
      </w:r>
      <w:r w:rsidR="00C7385F">
        <w:t>and</w:t>
      </w:r>
      <w:r w:rsidR="004F009D">
        <w:t xml:space="preserve"> </w:t>
      </w:r>
      <w:r w:rsidR="00387CE6">
        <w:t>social</w:t>
      </w:r>
      <w:r w:rsidR="004F009D">
        <w:t xml:space="preserve"> </w:t>
      </w:r>
      <w:r w:rsidR="00C7385F">
        <w:t>risks</w:t>
      </w:r>
      <w:r w:rsidR="004F009D">
        <w:t xml:space="preserve"> </w:t>
      </w:r>
      <w:r w:rsidR="00387CE6">
        <w:t>to</w:t>
      </w:r>
      <w:r w:rsidR="004F009D">
        <w:t xml:space="preserve"> </w:t>
      </w:r>
      <w:r w:rsidR="00387CE6">
        <w:t>individuals.</w:t>
      </w:r>
      <w:r w:rsidR="004F009D">
        <w:t xml:space="preserve"> </w:t>
      </w:r>
      <w:r w:rsidR="00D33383">
        <w:t>New</w:t>
      </w:r>
      <w:r w:rsidR="004F009D">
        <w:t xml:space="preserve"> </w:t>
      </w:r>
      <w:r w:rsidR="0010534C">
        <w:t>technological</w:t>
      </w:r>
      <w:r w:rsidR="004F009D">
        <w:t xml:space="preserve"> </w:t>
      </w:r>
      <w:r w:rsidR="0010534C">
        <w:t>appliances</w:t>
      </w:r>
      <w:r w:rsidR="004F009D">
        <w:t xml:space="preserve"> </w:t>
      </w:r>
      <w:r w:rsidR="0010534C">
        <w:t>such</w:t>
      </w:r>
      <w:r w:rsidR="004F009D">
        <w:t xml:space="preserve"> </w:t>
      </w:r>
      <w:r w:rsidR="0010534C">
        <w:t>as</w:t>
      </w:r>
      <w:r w:rsidR="004F009D">
        <w:t xml:space="preserve"> </w:t>
      </w:r>
      <w:r w:rsidR="0010534C">
        <w:t>electrical</w:t>
      </w:r>
      <w:r w:rsidR="004F009D">
        <w:t xml:space="preserve"> </w:t>
      </w:r>
      <w:r w:rsidR="00D33383">
        <w:t>cars,</w:t>
      </w:r>
      <w:r w:rsidR="004F009D">
        <w:t xml:space="preserve"> </w:t>
      </w:r>
      <w:r w:rsidR="00D33383">
        <w:t>smartphones,</w:t>
      </w:r>
      <w:r w:rsidR="004F009D">
        <w:t xml:space="preserve"> </w:t>
      </w:r>
      <w:r w:rsidR="00D33383">
        <w:t>and</w:t>
      </w:r>
      <w:r w:rsidR="004F009D">
        <w:t xml:space="preserve"> </w:t>
      </w:r>
      <w:r w:rsidR="00D33383">
        <w:t>microwaves</w:t>
      </w:r>
      <w:r w:rsidR="004F009D">
        <w:t xml:space="preserve"> </w:t>
      </w:r>
      <w:proofErr w:type="gramStart"/>
      <w:r w:rsidR="00D33383">
        <w:t>are</w:t>
      </w:r>
      <w:r w:rsidR="004F009D">
        <w:t xml:space="preserve"> </w:t>
      </w:r>
      <w:r w:rsidR="00D33383">
        <w:t>dumped</w:t>
      </w:r>
      <w:proofErr w:type="gramEnd"/>
      <w:r w:rsidR="004F009D">
        <w:t xml:space="preserve"> </w:t>
      </w:r>
      <w:r w:rsidR="00D33383">
        <w:t>on</w:t>
      </w:r>
      <w:r w:rsidR="004F009D">
        <w:t xml:space="preserve"> </w:t>
      </w:r>
      <w:r w:rsidR="00D33383">
        <w:t>land</w:t>
      </w:r>
      <w:r w:rsidR="004F009D">
        <w:t xml:space="preserve"> </w:t>
      </w:r>
      <w:r w:rsidR="00D33383">
        <w:t>causing</w:t>
      </w:r>
      <w:r w:rsidR="004F009D">
        <w:t xml:space="preserve"> </w:t>
      </w:r>
      <w:r w:rsidR="00D33383">
        <w:t>soil</w:t>
      </w:r>
      <w:r w:rsidR="004F009D">
        <w:t xml:space="preserve"> </w:t>
      </w:r>
      <w:r w:rsidR="00D33383">
        <w:t>infertility</w:t>
      </w:r>
      <w:r w:rsidR="004F009D">
        <w:t xml:space="preserve"> </w:t>
      </w:r>
      <w:r w:rsidR="00D33383">
        <w:t>and</w:t>
      </w:r>
      <w:r w:rsidR="004F009D">
        <w:t xml:space="preserve"> </w:t>
      </w:r>
      <w:r w:rsidR="00D33383">
        <w:t>low</w:t>
      </w:r>
      <w:r w:rsidR="004F009D">
        <w:t xml:space="preserve"> </w:t>
      </w:r>
      <w:r w:rsidR="00D33383">
        <w:t>agricultural</w:t>
      </w:r>
      <w:r w:rsidR="004F009D">
        <w:t xml:space="preserve"> </w:t>
      </w:r>
      <w:r w:rsidR="00D33383">
        <w:t>production.</w:t>
      </w:r>
      <w:r w:rsidR="004F009D">
        <w:t xml:space="preserve"> </w:t>
      </w:r>
      <w:r w:rsidR="00D33383">
        <w:t>Besides</w:t>
      </w:r>
      <w:r w:rsidR="004F009D">
        <w:t xml:space="preserve">, smartphones are prone to hacking, causing economic </w:t>
      </w:r>
      <w:r w:rsidR="004F009D">
        <w:lastRenderedPageBreak/>
        <w:t xml:space="preserve">losses to victims. Thus, there is need to amass efforts in the fight against sporadic increase in new and improvised technological devices to minimize the associated consequences. </w:t>
      </w:r>
    </w:p>
    <w:p w:rsidR="00792A82" w:rsidRDefault="00792A82" w:rsidP="007416A1">
      <w:pPr>
        <w:spacing w:line="480" w:lineRule="auto"/>
        <w:jc w:val="center"/>
      </w:pPr>
    </w:p>
    <w:p w:rsidR="0030659E" w:rsidRDefault="0030659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</w:p>
    <w:p w:rsidR="002932DE" w:rsidRDefault="002932DE" w:rsidP="007416A1">
      <w:pPr>
        <w:spacing w:line="480" w:lineRule="auto"/>
        <w:jc w:val="center"/>
      </w:pPr>
      <w:r>
        <w:lastRenderedPageBreak/>
        <w:t xml:space="preserve">References </w:t>
      </w:r>
    </w:p>
    <w:p w:rsidR="002932DE" w:rsidRPr="002932DE" w:rsidRDefault="002932DE" w:rsidP="002932DE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932DE">
        <w:t xml:space="preserve">Philippe, J. (2017). </w:t>
      </w:r>
      <w:r w:rsidRPr="002932DE">
        <w:rPr>
          <w:i/>
          <w:iCs/>
        </w:rPr>
        <w:t xml:space="preserve">Fire &amp; Light: Learning to Receive the Gift </w:t>
      </w:r>
      <w:proofErr w:type="gramStart"/>
      <w:r w:rsidRPr="002932DE">
        <w:rPr>
          <w:i/>
          <w:iCs/>
        </w:rPr>
        <w:t>Of</w:t>
      </w:r>
      <w:proofErr w:type="gramEnd"/>
      <w:r w:rsidRPr="002932DE">
        <w:rPr>
          <w:i/>
          <w:iCs/>
        </w:rPr>
        <w:t xml:space="preserve"> God</w:t>
      </w:r>
      <w:r w:rsidRPr="002932DE">
        <w:t>. Scepter Publishers.</w:t>
      </w:r>
    </w:p>
    <w:p w:rsidR="002932DE" w:rsidRDefault="002932DE" w:rsidP="007416A1">
      <w:pPr>
        <w:spacing w:line="480" w:lineRule="auto"/>
        <w:jc w:val="center"/>
      </w:pPr>
      <w:r>
        <w:fldChar w:fldCharType="end"/>
      </w:r>
      <w:bookmarkStart w:id="0" w:name="_GoBack"/>
      <w:bookmarkEnd w:id="0"/>
    </w:p>
    <w:sectPr w:rsidR="002932DE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050DF" w:rsidRDefault="00E050DF" w:rsidP="00D91B43">
      <w:r>
        <w:separator/>
      </w:r>
    </w:p>
  </w:endnote>
  <w:endnote w:type="continuationSeparator" w:id="0">
    <w:p w:rsidR="00E050DF" w:rsidRDefault="00E050DF" w:rsidP="00D91B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050DF" w:rsidRDefault="00E050DF" w:rsidP="00D91B43">
      <w:r>
        <w:separator/>
      </w:r>
    </w:p>
  </w:footnote>
  <w:footnote w:type="continuationSeparator" w:id="0">
    <w:p w:rsidR="00E050DF" w:rsidRDefault="00E050DF" w:rsidP="00D91B4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3793428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226FA" w:rsidRDefault="004226F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932DE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4226FA" w:rsidRDefault="004226F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1B43"/>
    <w:rsid w:val="00003438"/>
    <w:rsid w:val="000128B2"/>
    <w:rsid w:val="000170C2"/>
    <w:rsid w:val="00020650"/>
    <w:rsid w:val="00045AFF"/>
    <w:rsid w:val="00054CD0"/>
    <w:rsid w:val="00074311"/>
    <w:rsid w:val="000806ED"/>
    <w:rsid w:val="00082368"/>
    <w:rsid w:val="000860F5"/>
    <w:rsid w:val="000A715A"/>
    <w:rsid w:val="000B2C15"/>
    <w:rsid w:val="000B528F"/>
    <w:rsid w:val="000C5AD3"/>
    <w:rsid w:val="000C68A6"/>
    <w:rsid w:val="000E1A10"/>
    <w:rsid w:val="000E2CBA"/>
    <w:rsid w:val="000F3830"/>
    <w:rsid w:val="0010534C"/>
    <w:rsid w:val="00105877"/>
    <w:rsid w:val="001149DC"/>
    <w:rsid w:val="00121E43"/>
    <w:rsid w:val="001222FF"/>
    <w:rsid w:val="00141220"/>
    <w:rsid w:val="00144F1F"/>
    <w:rsid w:val="00146E26"/>
    <w:rsid w:val="00147A30"/>
    <w:rsid w:val="001576BC"/>
    <w:rsid w:val="001610BD"/>
    <w:rsid w:val="00165001"/>
    <w:rsid w:val="001743F5"/>
    <w:rsid w:val="00177873"/>
    <w:rsid w:val="00181458"/>
    <w:rsid w:val="001827B0"/>
    <w:rsid w:val="00182E92"/>
    <w:rsid w:val="00187A5E"/>
    <w:rsid w:val="00194EE0"/>
    <w:rsid w:val="001A5B70"/>
    <w:rsid w:val="001B2269"/>
    <w:rsid w:val="001B271F"/>
    <w:rsid w:val="001B3DC4"/>
    <w:rsid w:val="001B462A"/>
    <w:rsid w:val="001C13E0"/>
    <w:rsid w:val="001C7578"/>
    <w:rsid w:val="001D14C7"/>
    <w:rsid w:val="001E3FF1"/>
    <w:rsid w:val="001F0E7E"/>
    <w:rsid w:val="001F333E"/>
    <w:rsid w:val="00205347"/>
    <w:rsid w:val="00206353"/>
    <w:rsid w:val="00212884"/>
    <w:rsid w:val="002547A3"/>
    <w:rsid w:val="0026202D"/>
    <w:rsid w:val="00267FFA"/>
    <w:rsid w:val="00274CB9"/>
    <w:rsid w:val="00283D38"/>
    <w:rsid w:val="00291634"/>
    <w:rsid w:val="002932DE"/>
    <w:rsid w:val="002952EE"/>
    <w:rsid w:val="002A3125"/>
    <w:rsid w:val="002B3547"/>
    <w:rsid w:val="002C2BF9"/>
    <w:rsid w:val="002C6C0E"/>
    <w:rsid w:val="002D316E"/>
    <w:rsid w:val="002D3ADE"/>
    <w:rsid w:val="002E2DE1"/>
    <w:rsid w:val="00302B56"/>
    <w:rsid w:val="0030659E"/>
    <w:rsid w:val="00310E23"/>
    <w:rsid w:val="00313A30"/>
    <w:rsid w:val="0031436B"/>
    <w:rsid w:val="00330205"/>
    <w:rsid w:val="00331279"/>
    <w:rsid w:val="00340FF7"/>
    <w:rsid w:val="003516A4"/>
    <w:rsid w:val="00351738"/>
    <w:rsid w:val="003563D7"/>
    <w:rsid w:val="003654E2"/>
    <w:rsid w:val="0038584B"/>
    <w:rsid w:val="00387CE6"/>
    <w:rsid w:val="00394C56"/>
    <w:rsid w:val="0039753E"/>
    <w:rsid w:val="003B39AB"/>
    <w:rsid w:val="003B6D26"/>
    <w:rsid w:val="003C2E08"/>
    <w:rsid w:val="003E0F9B"/>
    <w:rsid w:val="003F22A2"/>
    <w:rsid w:val="00405D4D"/>
    <w:rsid w:val="00415D55"/>
    <w:rsid w:val="004177B2"/>
    <w:rsid w:val="004226FA"/>
    <w:rsid w:val="004253BA"/>
    <w:rsid w:val="004272F2"/>
    <w:rsid w:val="00427AC2"/>
    <w:rsid w:val="00440125"/>
    <w:rsid w:val="004442FC"/>
    <w:rsid w:val="0045565A"/>
    <w:rsid w:val="00463F11"/>
    <w:rsid w:val="004763B5"/>
    <w:rsid w:val="004829CB"/>
    <w:rsid w:val="004917C1"/>
    <w:rsid w:val="004919DF"/>
    <w:rsid w:val="004947E7"/>
    <w:rsid w:val="004B585C"/>
    <w:rsid w:val="004C3F95"/>
    <w:rsid w:val="004D46EA"/>
    <w:rsid w:val="004D5081"/>
    <w:rsid w:val="004E1A0E"/>
    <w:rsid w:val="004E6E64"/>
    <w:rsid w:val="004E7645"/>
    <w:rsid w:val="004F009D"/>
    <w:rsid w:val="00506076"/>
    <w:rsid w:val="0051654A"/>
    <w:rsid w:val="005244EF"/>
    <w:rsid w:val="0053767A"/>
    <w:rsid w:val="0054022A"/>
    <w:rsid w:val="00542B6A"/>
    <w:rsid w:val="005567DB"/>
    <w:rsid w:val="00561D0A"/>
    <w:rsid w:val="005701DD"/>
    <w:rsid w:val="00570FE8"/>
    <w:rsid w:val="0057237E"/>
    <w:rsid w:val="005779AE"/>
    <w:rsid w:val="005A001D"/>
    <w:rsid w:val="005A6F7F"/>
    <w:rsid w:val="005B5738"/>
    <w:rsid w:val="005C42A4"/>
    <w:rsid w:val="005C47BF"/>
    <w:rsid w:val="005D59C5"/>
    <w:rsid w:val="005D5CE3"/>
    <w:rsid w:val="005E2565"/>
    <w:rsid w:val="005E534F"/>
    <w:rsid w:val="006303B9"/>
    <w:rsid w:val="0063744F"/>
    <w:rsid w:val="00642480"/>
    <w:rsid w:val="006543FB"/>
    <w:rsid w:val="0066021E"/>
    <w:rsid w:val="00671BD6"/>
    <w:rsid w:val="0067250E"/>
    <w:rsid w:val="00672554"/>
    <w:rsid w:val="0067510D"/>
    <w:rsid w:val="006863DB"/>
    <w:rsid w:val="006944C2"/>
    <w:rsid w:val="006A1416"/>
    <w:rsid w:val="006B01BD"/>
    <w:rsid w:val="006B6B3F"/>
    <w:rsid w:val="006D03FE"/>
    <w:rsid w:val="00703898"/>
    <w:rsid w:val="00710C5D"/>
    <w:rsid w:val="007153E3"/>
    <w:rsid w:val="00721B68"/>
    <w:rsid w:val="00725230"/>
    <w:rsid w:val="00727565"/>
    <w:rsid w:val="00730E6B"/>
    <w:rsid w:val="007341D4"/>
    <w:rsid w:val="00735AB1"/>
    <w:rsid w:val="007402F7"/>
    <w:rsid w:val="007416A1"/>
    <w:rsid w:val="00747899"/>
    <w:rsid w:val="007622FD"/>
    <w:rsid w:val="0076430D"/>
    <w:rsid w:val="0077285E"/>
    <w:rsid w:val="00792A82"/>
    <w:rsid w:val="00795CC5"/>
    <w:rsid w:val="007973EA"/>
    <w:rsid w:val="007B06A7"/>
    <w:rsid w:val="007B0A3D"/>
    <w:rsid w:val="007B2252"/>
    <w:rsid w:val="007B47D8"/>
    <w:rsid w:val="007C3FBF"/>
    <w:rsid w:val="007E4815"/>
    <w:rsid w:val="007E737C"/>
    <w:rsid w:val="007E76A4"/>
    <w:rsid w:val="007F1D42"/>
    <w:rsid w:val="0080745B"/>
    <w:rsid w:val="008162F9"/>
    <w:rsid w:val="00825A97"/>
    <w:rsid w:val="0085754B"/>
    <w:rsid w:val="00881174"/>
    <w:rsid w:val="00883A3B"/>
    <w:rsid w:val="0088779C"/>
    <w:rsid w:val="00892CEC"/>
    <w:rsid w:val="008B0A08"/>
    <w:rsid w:val="008C0DD1"/>
    <w:rsid w:val="008C483C"/>
    <w:rsid w:val="008D192C"/>
    <w:rsid w:val="008E1894"/>
    <w:rsid w:val="008E65C2"/>
    <w:rsid w:val="008F6246"/>
    <w:rsid w:val="008F6D06"/>
    <w:rsid w:val="00906998"/>
    <w:rsid w:val="00916452"/>
    <w:rsid w:val="00916A3D"/>
    <w:rsid w:val="00927F4C"/>
    <w:rsid w:val="00936B65"/>
    <w:rsid w:val="009468FD"/>
    <w:rsid w:val="00952331"/>
    <w:rsid w:val="0095695A"/>
    <w:rsid w:val="0096512D"/>
    <w:rsid w:val="009660B1"/>
    <w:rsid w:val="00972602"/>
    <w:rsid w:val="0097314B"/>
    <w:rsid w:val="00986AD2"/>
    <w:rsid w:val="0099191E"/>
    <w:rsid w:val="00997855"/>
    <w:rsid w:val="009A66D3"/>
    <w:rsid w:val="009B1A82"/>
    <w:rsid w:val="009B3931"/>
    <w:rsid w:val="009B4466"/>
    <w:rsid w:val="009C0F3B"/>
    <w:rsid w:val="009C1FE3"/>
    <w:rsid w:val="009C36A5"/>
    <w:rsid w:val="009C7070"/>
    <w:rsid w:val="009D0685"/>
    <w:rsid w:val="009D1097"/>
    <w:rsid w:val="009D1C45"/>
    <w:rsid w:val="009E45EB"/>
    <w:rsid w:val="009F0AD7"/>
    <w:rsid w:val="009F2DA7"/>
    <w:rsid w:val="00A15A89"/>
    <w:rsid w:val="00A16FE5"/>
    <w:rsid w:val="00A20510"/>
    <w:rsid w:val="00A22B61"/>
    <w:rsid w:val="00A429BD"/>
    <w:rsid w:val="00A455C7"/>
    <w:rsid w:val="00A5560B"/>
    <w:rsid w:val="00A61796"/>
    <w:rsid w:val="00A67EF1"/>
    <w:rsid w:val="00A75D6B"/>
    <w:rsid w:val="00A97CAB"/>
    <w:rsid w:val="00AA60AA"/>
    <w:rsid w:val="00AB1C3D"/>
    <w:rsid w:val="00AB3A8A"/>
    <w:rsid w:val="00AC509B"/>
    <w:rsid w:val="00AD0F78"/>
    <w:rsid w:val="00AD4F5C"/>
    <w:rsid w:val="00AD5E6D"/>
    <w:rsid w:val="00AE06AF"/>
    <w:rsid w:val="00AE11BA"/>
    <w:rsid w:val="00AE43A1"/>
    <w:rsid w:val="00AE5F2B"/>
    <w:rsid w:val="00AE7F0B"/>
    <w:rsid w:val="00AF4679"/>
    <w:rsid w:val="00B007FA"/>
    <w:rsid w:val="00B00CA4"/>
    <w:rsid w:val="00B07C31"/>
    <w:rsid w:val="00B110A6"/>
    <w:rsid w:val="00B15D3D"/>
    <w:rsid w:val="00B2104D"/>
    <w:rsid w:val="00B269A6"/>
    <w:rsid w:val="00B3366C"/>
    <w:rsid w:val="00B3532A"/>
    <w:rsid w:val="00B65736"/>
    <w:rsid w:val="00B83F82"/>
    <w:rsid w:val="00BA293F"/>
    <w:rsid w:val="00BA4498"/>
    <w:rsid w:val="00BC0149"/>
    <w:rsid w:val="00BC0547"/>
    <w:rsid w:val="00BC0DB4"/>
    <w:rsid w:val="00BC5F08"/>
    <w:rsid w:val="00BD1CE4"/>
    <w:rsid w:val="00BD389E"/>
    <w:rsid w:val="00BE2175"/>
    <w:rsid w:val="00BF153A"/>
    <w:rsid w:val="00BF7531"/>
    <w:rsid w:val="00BF7B44"/>
    <w:rsid w:val="00C12923"/>
    <w:rsid w:val="00C15050"/>
    <w:rsid w:val="00C30BC7"/>
    <w:rsid w:val="00C31E8D"/>
    <w:rsid w:val="00C36DB2"/>
    <w:rsid w:val="00C43371"/>
    <w:rsid w:val="00C45E9D"/>
    <w:rsid w:val="00C51561"/>
    <w:rsid w:val="00C5159E"/>
    <w:rsid w:val="00C56EEC"/>
    <w:rsid w:val="00C71193"/>
    <w:rsid w:val="00C71299"/>
    <w:rsid w:val="00C7385F"/>
    <w:rsid w:val="00C96E29"/>
    <w:rsid w:val="00CA12CF"/>
    <w:rsid w:val="00CA5BC6"/>
    <w:rsid w:val="00CA6E49"/>
    <w:rsid w:val="00CB5775"/>
    <w:rsid w:val="00CD4EF5"/>
    <w:rsid w:val="00CD4F94"/>
    <w:rsid w:val="00CE2834"/>
    <w:rsid w:val="00CE3FCE"/>
    <w:rsid w:val="00CE45F8"/>
    <w:rsid w:val="00D00E11"/>
    <w:rsid w:val="00D012A7"/>
    <w:rsid w:val="00D06393"/>
    <w:rsid w:val="00D12716"/>
    <w:rsid w:val="00D14E19"/>
    <w:rsid w:val="00D237D2"/>
    <w:rsid w:val="00D260F3"/>
    <w:rsid w:val="00D33383"/>
    <w:rsid w:val="00D43FF5"/>
    <w:rsid w:val="00D54009"/>
    <w:rsid w:val="00D55E10"/>
    <w:rsid w:val="00D63AAF"/>
    <w:rsid w:val="00D64182"/>
    <w:rsid w:val="00D658F5"/>
    <w:rsid w:val="00D74C81"/>
    <w:rsid w:val="00D7633C"/>
    <w:rsid w:val="00D84441"/>
    <w:rsid w:val="00D90168"/>
    <w:rsid w:val="00D91B43"/>
    <w:rsid w:val="00D93449"/>
    <w:rsid w:val="00DA2524"/>
    <w:rsid w:val="00DA6432"/>
    <w:rsid w:val="00DB0D4C"/>
    <w:rsid w:val="00DB3C28"/>
    <w:rsid w:val="00DB4971"/>
    <w:rsid w:val="00DC5A44"/>
    <w:rsid w:val="00DD4A70"/>
    <w:rsid w:val="00DF0904"/>
    <w:rsid w:val="00E050DF"/>
    <w:rsid w:val="00E061F1"/>
    <w:rsid w:val="00E1272A"/>
    <w:rsid w:val="00E159B9"/>
    <w:rsid w:val="00E221DC"/>
    <w:rsid w:val="00E26F29"/>
    <w:rsid w:val="00E32EAC"/>
    <w:rsid w:val="00E353B3"/>
    <w:rsid w:val="00E40530"/>
    <w:rsid w:val="00E44896"/>
    <w:rsid w:val="00E51146"/>
    <w:rsid w:val="00E556EF"/>
    <w:rsid w:val="00E76216"/>
    <w:rsid w:val="00E835AB"/>
    <w:rsid w:val="00E84B51"/>
    <w:rsid w:val="00E855C3"/>
    <w:rsid w:val="00E95FF3"/>
    <w:rsid w:val="00EA474D"/>
    <w:rsid w:val="00EB50AA"/>
    <w:rsid w:val="00EC38E3"/>
    <w:rsid w:val="00EC7B2A"/>
    <w:rsid w:val="00EE32ED"/>
    <w:rsid w:val="00EE5E01"/>
    <w:rsid w:val="00EE6678"/>
    <w:rsid w:val="00EE732D"/>
    <w:rsid w:val="00EF2C72"/>
    <w:rsid w:val="00F02627"/>
    <w:rsid w:val="00F11A5C"/>
    <w:rsid w:val="00F13AA6"/>
    <w:rsid w:val="00F16863"/>
    <w:rsid w:val="00F27BD2"/>
    <w:rsid w:val="00F41CF8"/>
    <w:rsid w:val="00F62EEB"/>
    <w:rsid w:val="00F64EA0"/>
    <w:rsid w:val="00F705FE"/>
    <w:rsid w:val="00F708FF"/>
    <w:rsid w:val="00F918BF"/>
    <w:rsid w:val="00FA02B7"/>
    <w:rsid w:val="00FA631A"/>
    <w:rsid w:val="00FB093E"/>
    <w:rsid w:val="00FC5D1F"/>
    <w:rsid w:val="00FD2F12"/>
    <w:rsid w:val="00FD768A"/>
    <w:rsid w:val="00FE505F"/>
    <w:rsid w:val="00FE5576"/>
    <w:rsid w:val="00FF3A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23E35BC-A1A2-4DCC-B6FF-8F12A219CA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240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91B4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91B43"/>
  </w:style>
  <w:style w:type="paragraph" w:styleId="Footer">
    <w:name w:val="footer"/>
    <w:basedOn w:val="Normal"/>
    <w:link w:val="FooterChar"/>
    <w:uiPriority w:val="99"/>
    <w:unhideWhenUsed/>
    <w:rsid w:val="00D91B4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1B43"/>
  </w:style>
  <w:style w:type="paragraph" w:styleId="Bibliography">
    <w:name w:val="Bibliography"/>
    <w:basedOn w:val="Normal"/>
    <w:next w:val="Normal"/>
    <w:uiPriority w:val="37"/>
    <w:unhideWhenUsed/>
    <w:rsid w:val="002932DE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5</Pages>
  <Words>855</Words>
  <Characters>487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13</cp:revision>
  <dcterms:created xsi:type="dcterms:W3CDTF">2021-02-10T04:35:00Z</dcterms:created>
  <dcterms:modified xsi:type="dcterms:W3CDTF">2021-02-10T0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FjJN9NTW"/&gt;&lt;style id="http://www.zotero.org/styles/apa" locale="en-US" hasBibliography="1" bibliographyStyleHasBeenSet="1"/&gt;&lt;prefs&gt;&lt;pref name="fieldType" value="Field"/&gt;&lt;/prefs&gt;&lt;/data&gt;</vt:lpwstr>
  </property>
</Properties>
</file>